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pPr w:leftFromText="180" w:rightFromText="180" w:vertAnchor="text" w:horzAnchor="page" w:tblpX="1316" w:tblpY="-314"/>
        <w:tblOverlap w:val="never"/>
        <w:tblW w:w="14053" w:type="dxa"/>
        <w:tblLayout w:type="fixed"/>
        <w:tblLook w:val="04A0" w:firstRow="1" w:lastRow="0" w:firstColumn="1" w:lastColumn="0" w:noHBand="0" w:noVBand="1"/>
      </w:tblPr>
      <w:tblGrid>
        <w:gridCol w:w="1185"/>
        <w:gridCol w:w="795"/>
        <w:gridCol w:w="992"/>
        <w:gridCol w:w="1276"/>
        <w:gridCol w:w="1276"/>
        <w:gridCol w:w="850"/>
        <w:gridCol w:w="1134"/>
        <w:gridCol w:w="2835"/>
        <w:gridCol w:w="1418"/>
        <w:gridCol w:w="708"/>
        <w:gridCol w:w="567"/>
        <w:gridCol w:w="1017"/>
      </w:tblGrid>
      <w:tr w:rsidR="009E6D65" w:rsidRPr="001F0A0C" w14:paraId="2370A40E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1E75F9C0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First author, year</w:t>
            </w:r>
          </w:p>
        </w:tc>
        <w:tc>
          <w:tcPr>
            <w:tcW w:w="795" w:type="dxa"/>
            <w:vAlign w:val="center"/>
          </w:tcPr>
          <w:p w14:paraId="2EFB0F0C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Sample size</w:t>
            </w:r>
          </w:p>
        </w:tc>
        <w:tc>
          <w:tcPr>
            <w:tcW w:w="992" w:type="dxa"/>
            <w:vAlign w:val="center"/>
          </w:tcPr>
          <w:p w14:paraId="707D0018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Health status</w:t>
            </w:r>
          </w:p>
        </w:tc>
        <w:tc>
          <w:tcPr>
            <w:tcW w:w="1276" w:type="dxa"/>
            <w:vAlign w:val="center"/>
          </w:tcPr>
          <w:p w14:paraId="06799687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Mean age (years±SD</w:t>
            </w:r>
            <w:r>
              <w:rPr>
                <w:rFonts w:ascii="Garamond" w:hAnsi="Garamond" w:cstheme="majorBidi"/>
                <w:sz w:val="16"/>
                <w:szCs w:val="16"/>
              </w:rPr>
              <w:t>)</w:t>
            </w:r>
          </w:p>
        </w:tc>
        <w:tc>
          <w:tcPr>
            <w:tcW w:w="1276" w:type="dxa"/>
            <w:vAlign w:val="center"/>
          </w:tcPr>
          <w:p w14:paraId="01906BA0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Mean BMI (kg/m</w:t>
            </w:r>
            <w:r w:rsidRPr="001F0A0C">
              <w:rPr>
                <w:rFonts w:ascii="Garamond" w:hAnsi="Garamond" w:cstheme="majorBidi"/>
                <w:sz w:val="16"/>
                <w:szCs w:val="16"/>
                <w:vertAlign w:val="superscript"/>
              </w:rPr>
              <w:t>2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SD)</w:t>
            </w:r>
          </w:p>
        </w:tc>
        <w:tc>
          <w:tcPr>
            <w:tcW w:w="850" w:type="dxa"/>
            <w:vAlign w:val="center"/>
          </w:tcPr>
          <w:p w14:paraId="1C7D7D8B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F7A1D">
              <w:rPr>
                <w:rFonts w:ascii="Garamond" w:hAnsi="Garamond" w:cstheme="majorBidi"/>
                <w:sz w:val="16"/>
                <w:szCs w:val="16"/>
              </w:rPr>
              <w:t>Design</w:t>
            </w:r>
          </w:p>
        </w:tc>
        <w:tc>
          <w:tcPr>
            <w:tcW w:w="1134" w:type="dxa"/>
            <w:vAlign w:val="center"/>
          </w:tcPr>
          <w:p w14:paraId="1545FB9E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Exercise Mode</w:t>
            </w:r>
          </w:p>
        </w:tc>
        <w:tc>
          <w:tcPr>
            <w:tcW w:w="2835" w:type="dxa"/>
            <w:vAlign w:val="center"/>
          </w:tcPr>
          <w:p w14:paraId="38D28B44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Exercise protocol</w:t>
            </w:r>
          </w:p>
        </w:tc>
        <w:tc>
          <w:tcPr>
            <w:tcW w:w="1418" w:type="dxa"/>
            <w:vAlign w:val="center"/>
          </w:tcPr>
          <w:p w14:paraId="00358E01" w14:textId="77777777" w:rsidR="009E6D65" w:rsidRPr="00190347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90347">
              <w:rPr>
                <w:rFonts w:ascii="Garamond" w:hAnsi="Garamond" w:cstheme="majorBidi"/>
                <w:sz w:val="16"/>
                <w:szCs w:val="16"/>
              </w:rPr>
              <w:t>Control protocol</w:t>
            </w:r>
          </w:p>
        </w:tc>
        <w:tc>
          <w:tcPr>
            <w:tcW w:w="708" w:type="dxa"/>
            <w:vAlign w:val="center"/>
          </w:tcPr>
          <w:p w14:paraId="21957383" w14:textId="77777777" w:rsidR="009E6D65" w:rsidRPr="00190347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90347">
              <w:rPr>
                <w:rFonts w:ascii="Garamond" w:hAnsi="Garamond" w:cstheme="majorBidi"/>
                <w:sz w:val="16"/>
                <w:szCs w:val="16"/>
              </w:rPr>
              <w:t>Intervention duration</w:t>
            </w:r>
          </w:p>
        </w:tc>
        <w:tc>
          <w:tcPr>
            <w:tcW w:w="567" w:type="dxa"/>
            <w:vAlign w:val="center"/>
          </w:tcPr>
          <w:p w14:paraId="7D7D3670" w14:textId="77777777" w:rsidR="009E6D65" w:rsidRPr="00190347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90347">
              <w:rPr>
                <w:rFonts w:ascii="Garamond" w:hAnsi="Garamond" w:cstheme="majorBidi"/>
                <w:sz w:val="16"/>
                <w:szCs w:val="16"/>
              </w:rPr>
              <w:t>Session per week</w:t>
            </w:r>
          </w:p>
        </w:tc>
        <w:tc>
          <w:tcPr>
            <w:tcW w:w="1017" w:type="dxa"/>
            <w:vAlign w:val="center"/>
          </w:tcPr>
          <w:p w14:paraId="479E6AB6" w14:textId="77777777" w:rsidR="009E6D65" w:rsidRPr="00190347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40719F">
              <w:rPr>
                <w:rFonts w:ascii="Garamond" w:hAnsi="Garamond" w:cstheme="majorBidi"/>
                <w:sz w:val="16"/>
                <w:szCs w:val="16"/>
              </w:rPr>
              <w:t>Outcomes</w:t>
            </w:r>
          </w:p>
        </w:tc>
      </w:tr>
      <w:tr w:rsidR="009E6D65" w:rsidRPr="001F0A0C" w14:paraId="5A58C8F1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3352820E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Abdollahpour et al, 2017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Abdollahpour&lt;/Author&gt;&lt;Year&gt;2017&lt;/Year&gt;&lt;RecNum&gt;3278&lt;/RecNum&gt;&lt;DisplayText&gt;[33]&lt;/DisplayText&gt;&lt;record&gt;&lt;rec-number&gt;3278&lt;/rec-number&gt;&lt;foreign-keys&gt;&lt;key app="EN" db-id="es0afw2zmd5f0ae9txk5edxawv2zpra2pvds" timestamp="1766055779"&gt;3278&lt;/key&gt;&lt;/foreign-keys&gt;&lt;ref-type name="Journal Article"&gt;17&lt;/ref-type&gt;&lt;contributors&gt;&lt;authors&gt;&lt;author&gt;Abdollahpour, Azam&lt;/author&gt;&lt;author&gt;Khosravi, Nasim&lt;/author&gt;&lt;author&gt;Eskandari, Zohreh&lt;/author&gt;&lt;author&gt;Haghighat, Shahpar&lt;/author&gt;&lt;/authors&gt;&lt;/contributors&gt;&lt;titles&gt;&lt;title&gt;Effect of six months of aerobic exercise on plasma interleukin-6 and tumor necrosis factor-alpha as breast cancer risk factors in postmenopausal women: a randomized controlled trial&lt;/title&gt;&lt;/titles&gt;&lt;dates&gt;&lt;year&gt;2017&lt;/year&gt;&lt;/dates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33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7F542C2C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7</w:t>
            </w:r>
          </w:p>
        </w:tc>
        <w:tc>
          <w:tcPr>
            <w:tcW w:w="992" w:type="dxa"/>
            <w:vAlign w:val="center"/>
          </w:tcPr>
          <w:p w14:paraId="5B2F9310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841464">
              <w:rPr>
                <w:rFonts w:ascii="Garamond" w:hAnsi="Garamond" w:cstheme="majorBidi"/>
                <w:sz w:val="16"/>
                <w:szCs w:val="16"/>
              </w:rPr>
              <w:t>Breast Cancer</w:t>
            </w:r>
          </w:p>
        </w:tc>
        <w:tc>
          <w:tcPr>
            <w:tcW w:w="1276" w:type="dxa"/>
            <w:vAlign w:val="center"/>
          </w:tcPr>
          <w:p w14:paraId="4B29A90D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58.8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6.4</w:t>
            </w:r>
          </w:p>
          <w:p w14:paraId="18472234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CON:</w:t>
            </w:r>
            <w:r>
              <w:rPr>
                <w:rFonts w:ascii="Garamond" w:hAnsi="Garamond"/>
                <w:sz w:val="16"/>
                <w:szCs w:val="16"/>
              </w:rPr>
              <w:t>55.3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5.2</w:t>
            </w:r>
          </w:p>
        </w:tc>
        <w:tc>
          <w:tcPr>
            <w:tcW w:w="1276" w:type="dxa"/>
            <w:vAlign w:val="center"/>
          </w:tcPr>
          <w:p w14:paraId="7BF7ED7E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28.2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3.4</w:t>
            </w:r>
          </w:p>
          <w:p w14:paraId="715EFB59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CON:</w:t>
            </w:r>
            <w:r>
              <w:rPr>
                <w:rFonts w:ascii="Garamond" w:hAnsi="Garamond"/>
                <w:sz w:val="16"/>
                <w:szCs w:val="16"/>
              </w:rPr>
              <w:t>29.9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2.3</w:t>
            </w:r>
          </w:p>
        </w:tc>
        <w:tc>
          <w:tcPr>
            <w:tcW w:w="850" w:type="dxa"/>
            <w:vAlign w:val="center"/>
          </w:tcPr>
          <w:p w14:paraId="63DD79D8" w14:textId="77777777" w:rsidR="009E6D65" w:rsidRPr="00BD1CF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42983EB1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Aerobic</w:t>
            </w:r>
          </w:p>
        </w:tc>
        <w:tc>
          <w:tcPr>
            <w:tcW w:w="2835" w:type="dxa"/>
            <w:vAlign w:val="center"/>
          </w:tcPr>
          <w:p w14:paraId="65A9E35E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 xml:space="preserve"> 15-50 min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>
              <w:rPr>
                <w:rFonts w:ascii="Garamond" w:hAnsi="Garamond" w:cstheme="majorBidi"/>
                <w:sz w:val="16"/>
                <w:szCs w:val="16"/>
              </w:rPr>
              <w:t>at 45</w:t>
            </w:r>
            <w:r w:rsidRPr="00114695">
              <w:rPr>
                <w:rFonts w:ascii="Garamond" w:hAnsi="Garamond" w:cstheme="majorBidi"/>
                <w:sz w:val="16"/>
                <w:szCs w:val="16"/>
              </w:rPr>
              <w:t>-80% of</w:t>
            </w:r>
            <w:r w:rsidRPr="005438AA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bookmarkStart w:id="0" w:name="_Hlk204000843"/>
            <w:r w:rsidRPr="005438AA">
              <w:rPr>
                <w:rFonts w:ascii="Garamond" w:hAnsi="Garamond" w:cstheme="majorBidi"/>
                <w:sz w:val="16"/>
                <w:szCs w:val="16"/>
              </w:rPr>
              <w:t>HR</w:t>
            </w:r>
            <w:r w:rsidRPr="00D34EE6">
              <w:rPr>
                <w:rFonts w:ascii="Garamond" w:hAnsi="Garamond" w:cstheme="majorBidi"/>
                <w:sz w:val="16"/>
                <w:szCs w:val="16"/>
                <w:vertAlign w:val="subscript"/>
              </w:rPr>
              <w:t>max</w:t>
            </w:r>
            <w:bookmarkEnd w:id="0"/>
          </w:p>
        </w:tc>
        <w:tc>
          <w:tcPr>
            <w:tcW w:w="1418" w:type="dxa"/>
            <w:vAlign w:val="center"/>
          </w:tcPr>
          <w:p w14:paraId="41846989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M</w:t>
            </w:r>
            <w:r w:rsidRPr="00AA6D3F">
              <w:rPr>
                <w:rFonts w:ascii="Garamond" w:hAnsi="Garamond" w:cstheme="majorBidi"/>
                <w:sz w:val="16"/>
                <w:szCs w:val="16"/>
              </w:rPr>
              <w:t>aintained their usual physical activity</w:t>
            </w:r>
          </w:p>
        </w:tc>
        <w:tc>
          <w:tcPr>
            <w:tcW w:w="708" w:type="dxa"/>
            <w:vAlign w:val="center"/>
          </w:tcPr>
          <w:p w14:paraId="0FD18530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 xml:space="preserve">6 </w:t>
            </w:r>
            <w:r w:rsidRPr="00114695">
              <w:t xml:space="preserve"> </w:t>
            </w:r>
            <w:r>
              <w:rPr>
                <w:rFonts w:ascii="Garamond" w:hAnsi="Garamond" w:cstheme="majorBidi"/>
                <w:sz w:val="16"/>
                <w:szCs w:val="16"/>
              </w:rPr>
              <w:t>m</w:t>
            </w:r>
            <w:r w:rsidRPr="00114695">
              <w:rPr>
                <w:rFonts w:ascii="Garamond" w:hAnsi="Garamond" w:cstheme="majorBidi"/>
                <w:sz w:val="16"/>
                <w:szCs w:val="16"/>
              </w:rPr>
              <w:t>onths</w:t>
            </w:r>
          </w:p>
        </w:tc>
        <w:tc>
          <w:tcPr>
            <w:tcW w:w="567" w:type="dxa"/>
            <w:vAlign w:val="center"/>
          </w:tcPr>
          <w:p w14:paraId="73EF42CC" w14:textId="77777777" w:rsidR="009E6D65" w:rsidRPr="00133E7E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3CE28D70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33E7E">
              <w:rPr>
                <w:rFonts w:ascii="Garamond" w:hAnsi="Garamond" w:cstheme="majorBidi"/>
                <w:sz w:val="16"/>
                <w:szCs w:val="16"/>
              </w:rPr>
              <w:t>IL-6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133E7E">
              <w:rPr>
                <w:rFonts w:ascii="Garamond" w:hAnsi="Garamond" w:cstheme="majorBidi"/>
                <w:sz w:val="16"/>
                <w:szCs w:val="16"/>
              </w:rPr>
              <w:t>TNF-α</w:t>
            </w:r>
          </w:p>
        </w:tc>
      </w:tr>
      <w:tr w:rsidR="009E6D65" w:rsidRPr="00F52BC2" w14:paraId="1D0C33A7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1B21BBCA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Alizadeh et al, 2019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Alizadeh&lt;/Author&gt;&lt;Year&gt;2019&lt;/Year&gt;&lt;RecNum&gt;3279&lt;/RecNum&gt;&lt;DisplayText&gt;[44]&lt;/DisplayText&gt;&lt;record&gt;&lt;rec-number&gt;3279&lt;/rec-number&gt;&lt;foreign-keys&gt;&lt;key app="EN" db-id="es0afw2zmd5f0ae9txk5edxawv2zpra2pvds" timestamp="1766055779"&gt;3279&lt;/key&gt;&lt;/foreign-keys&gt;&lt;ref-type name="Journal Article"&gt;17&lt;/ref-type&gt;&lt;contributors&gt;&lt;authors&gt;&lt;author&gt;Alizadeh, Ali Mohammad&lt;/author&gt;&lt;author&gt;Isanejad, Amin&lt;/author&gt;&lt;author&gt;Sadighi, Sanambar&lt;/author&gt;&lt;author&gt;Mardani, Mahtab&lt;/author&gt;&lt;author&gt;Kalaghchi, Bita&lt;/author&gt;&lt;author&gt;Hassan, Zuhair Mohammad&lt;/author&gt;&lt;/authors&gt;&lt;/contributors&gt;&lt;titles&gt;&lt;title&gt;High-intensity interval training can modulate the systemic inflammation and HSP70 in the breast cancer: a randomized control trial&lt;/title&gt;&lt;secondary-title&gt;Journal of cancer research and clinical oncology&lt;/secondary-title&gt;&lt;/titles&gt;&lt;periodical&gt;&lt;full-title&gt;Journal of cancer research and clinical oncology&lt;/full-title&gt;&lt;/periodical&gt;&lt;pages&gt;2583-2593&lt;/pages&gt;&lt;volume&gt;145&lt;/volume&gt;&lt;number&gt;10&lt;/number&gt;&lt;dates&gt;&lt;year&gt;2019&lt;/year&gt;&lt;/dates&gt;&lt;isbn&gt;0171-5216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44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782DFFFB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48</w:t>
            </w:r>
          </w:p>
        </w:tc>
        <w:tc>
          <w:tcPr>
            <w:tcW w:w="992" w:type="dxa"/>
            <w:vAlign w:val="center"/>
          </w:tcPr>
          <w:p w14:paraId="17C24AF4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rtl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Breast Cancer</w:t>
            </w:r>
          </w:p>
        </w:tc>
        <w:tc>
          <w:tcPr>
            <w:tcW w:w="1276" w:type="dxa"/>
            <w:vAlign w:val="center"/>
          </w:tcPr>
          <w:p w14:paraId="13C23568" w14:textId="77777777" w:rsidR="009E6D65" w:rsidRPr="00F52BC2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F52BC2">
              <w:rPr>
                <w:rFonts w:ascii="Garamond" w:hAnsi="Garamond"/>
                <w:sz w:val="16"/>
                <w:szCs w:val="16"/>
              </w:rPr>
              <w:t>EX:49.2±9.7</w:t>
            </w:r>
          </w:p>
          <w:p w14:paraId="1C878431" w14:textId="77777777" w:rsidR="009E6D65" w:rsidRPr="00F52BC2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F52BC2">
              <w:rPr>
                <w:rFonts w:ascii="Garamond" w:hAnsi="Garamond"/>
                <w:sz w:val="16"/>
                <w:szCs w:val="16"/>
              </w:rPr>
              <w:t>CON:48.4±7.5</w:t>
            </w:r>
          </w:p>
        </w:tc>
        <w:tc>
          <w:tcPr>
            <w:tcW w:w="1276" w:type="dxa"/>
            <w:vAlign w:val="center"/>
          </w:tcPr>
          <w:p w14:paraId="15E70220" w14:textId="77777777" w:rsidR="009E6D65" w:rsidRPr="00F52BC2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F52BC2">
              <w:rPr>
                <w:rFonts w:ascii="Garamond" w:hAnsi="Garamond"/>
                <w:sz w:val="16"/>
                <w:szCs w:val="16"/>
              </w:rPr>
              <w:t>EX:27.8±4.0</w:t>
            </w:r>
          </w:p>
          <w:p w14:paraId="5A49538D" w14:textId="77777777" w:rsidR="009E6D65" w:rsidRPr="00F52BC2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F52BC2">
              <w:rPr>
                <w:rFonts w:ascii="Garamond" w:hAnsi="Garamond"/>
                <w:sz w:val="16"/>
                <w:szCs w:val="16"/>
              </w:rPr>
              <w:t>CON:28.0±3.9</w:t>
            </w:r>
          </w:p>
        </w:tc>
        <w:tc>
          <w:tcPr>
            <w:tcW w:w="850" w:type="dxa"/>
            <w:vAlign w:val="center"/>
          </w:tcPr>
          <w:p w14:paraId="4A171E77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73F897B0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HIIT</w:t>
            </w:r>
          </w:p>
        </w:tc>
        <w:tc>
          <w:tcPr>
            <w:tcW w:w="2835" w:type="dxa"/>
            <w:vAlign w:val="center"/>
          </w:tcPr>
          <w:p w14:paraId="22E040B0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  <w:lang w:bidi="fa-IR"/>
              </w:rPr>
              <w:t>38 min HIIT consisted of 4×4-min uphill walking intervals at 90–95% of predicted HRmax, interspersed with 4×3-min active recovery periods at 50–70% HRmax</w:t>
            </w:r>
          </w:p>
        </w:tc>
        <w:tc>
          <w:tcPr>
            <w:tcW w:w="1418" w:type="dxa"/>
            <w:vAlign w:val="center"/>
          </w:tcPr>
          <w:p w14:paraId="101E5C42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Usual care</w:t>
            </w:r>
          </w:p>
        </w:tc>
        <w:tc>
          <w:tcPr>
            <w:tcW w:w="708" w:type="dxa"/>
            <w:vAlign w:val="center"/>
          </w:tcPr>
          <w:p w14:paraId="77C60BEB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12  weeks</w:t>
            </w:r>
          </w:p>
        </w:tc>
        <w:tc>
          <w:tcPr>
            <w:tcW w:w="567" w:type="dxa"/>
            <w:vAlign w:val="center"/>
          </w:tcPr>
          <w:p w14:paraId="03C41C34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157AA4AD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IL-6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F52BC2">
              <w:rPr>
                <w:rFonts w:ascii="Garamond" w:hAnsi="Garamond" w:cstheme="majorBidi"/>
                <w:sz w:val="16"/>
                <w:szCs w:val="16"/>
              </w:rPr>
              <w:t>IL-1β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F52BC2">
              <w:rPr>
                <w:rFonts w:ascii="Garamond" w:hAnsi="Garamond" w:cstheme="majorBidi"/>
                <w:sz w:val="16"/>
                <w:szCs w:val="16"/>
              </w:rPr>
              <w:t>IL10</w:t>
            </w:r>
          </w:p>
        </w:tc>
      </w:tr>
      <w:tr w:rsidR="009E6D65" w:rsidRPr="001F0A0C" w14:paraId="74509CBC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782646FC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Bower et al, 2014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Bower&lt;/Author&gt;&lt;Year&gt;2014&lt;/Year&gt;&lt;RecNum&gt;3280&lt;/RecNum&gt;&lt;DisplayText&gt;[52]&lt;/DisplayText&gt;&lt;record&gt;&lt;rec-number&gt;3280&lt;/rec-number&gt;&lt;foreign-keys&gt;&lt;key app="EN" db-id="es0afw2zmd5f0ae9txk5edxawv2zpra2pvds" timestamp="1766055779"&gt;3280&lt;/key&gt;&lt;/foreign-keys&gt;&lt;ref-type name="Journal Article"&gt;17&lt;/ref-type&gt;&lt;contributors&gt;&lt;authors&gt;&lt;author&gt;Bower, Julienne E&lt;/author&gt;&lt;author&gt;Greendale, Gail&lt;/author&gt;&lt;author&gt;Crosswell, Alexandra D&lt;/author&gt;&lt;author&gt;Garet, Deborah&lt;/author&gt;&lt;author&gt;Sternlieb, Beth&lt;/author&gt;&lt;author&gt;Ganz, Patricia A&lt;/author&gt;&lt;author&gt;Irwin, Michael R&lt;/author&gt;&lt;author&gt;Olmstead, Richard&lt;/author&gt;&lt;author&gt;Arevalo, Jesusa&lt;/author&gt;&lt;author&gt;Cole, Steve W&lt;/author&gt;&lt;/authors&gt;&lt;/contributors&gt;&lt;titles&gt;&lt;title&gt;Yoga reduces inflammatory signaling in fatigued breast cancer survivors: a randomized controlled trial&lt;/title&gt;&lt;secondary-title&gt;Psychoneuroendocrinology&lt;/secondary-title&gt;&lt;/titles&gt;&lt;periodical&gt;&lt;full-title&gt;Psychoneuroendocrinology&lt;/full-title&gt;&lt;/periodical&gt;&lt;pages&gt;20-29&lt;/pages&gt;&lt;volume&gt;43&lt;/volume&gt;&lt;dates&gt;&lt;year&gt;2014&lt;/year&gt;&lt;/dates&gt;&lt;isbn&gt;0306-4530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52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6F7E3006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9</w:t>
            </w:r>
          </w:p>
        </w:tc>
        <w:tc>
          <w:tcPr>
            <w:tcW w:w="992" w:type="dxa"/>
            <w:vAlign w:val="center"/>
          </w:tcPr>
          <w:p w14:paraId="57054765" w14:textId="77777777" w:rsidR="009E6D65" w:rsidRPr="00841464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B910CA">
              <w:rPr>
                <w:rFonts w:ascii="Garamond" w:hAnsi="Garamond" w:cstheme="majorBidi"/>
                <w:sz w:val="16"/>
                <w:szCs w:val="16"/>
              </w:rPr>
              <w:t>Breast Cancer Survivors</w:t>
            </w:r>
          </w:p>
        </w:tc>
        <w:tc>
          <w:tcPr>
            <w:tcW w:w="1276" w:type="dxa"/>
            <w:vAlign w:val="center"/>
          </w:tcPr>
          <w:p w14:paraId="0090D938" w14:textId="77777777" w:rsidR="009E6D65" w:rsidRPr="001F0A0C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 xml:space="preserve"> 54.0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5.4</w:t>
            </w:r>
          </w:p>
        </w:tc>
        <w:tc>
          <w:tcPr>
            <w:tcW w:w="1276" w:type="dxa"/>
            <w:vAlign w:val="center"/>
          </w:tcPr>
          <w:p w14:paraId="4FE9DF8E" w14:textId="77777777" w:rsidR="009E6D65" w:rsidRPr="00E97FCF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  <w:lang w:bidi="fa-IR"/>
              </w:rPr>
            </w:pPr>
            <w:r w:rsidRPr="00DA2592">
              <w:rPr>
                <w:rFonts w:ascii="Garamond" w:hAnsi="Garamond" w:cs="JrdwtsAdvPTimes"/>
                <w:sz w:val="20"/>
                <w:szCs w:val="20"/>
              </w:rPr>
              <w:t>ND</w:t>
            </w:r>
          </w:p>
        </w:tc>
        <w:tc>
          <w:tcPr>
            <w:tcW w:w="850" w:type="dxa"/>
            <w:vAlign w:val="center"/>
          </w:tcPr>
          <w:p w14:paraId="5A323CDA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54555C93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4612B">
              <w:rPr>
                <w:rFonts w:ascii="Garamond" w:hAnsi="Garamond" w:cstheme="majorBidi"/>
                <w:sz w:val="16"/>
                <w:szCs w:val="16"/>
              </w:rPr>
              <w:t>Iyengar Yoga</w:t>
            </w:r>
          </w:p>
        </w:tc>
        <w:tc>
          <w:tcPr>
            <w:tcW w:w="2835" w:type="dxa"/>
            <w:vAlign w:val="center"/>
          </w:tcPr>
          <w:p w14:paraId="69CD4406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4612B">
              <w:rPr>
                <w:rFonts w:ascii="Garamond" w:hAnsi="Garamond" w:cstheme="majorBidi"/>
                <w:sz w:val="16"/>
                <w:szCs w:val="16"/>
                <w:lang w:bidi="fa-IR"/>
              </w:rPr>
              <w:t>90 min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, </w:t>
            </w:r>
            <w:r w:rsidRPr="007E18D9">
              <w:rPr>
                <w:rFonts w:ascii="Garamond" w:hAnsi="Garamond" w:cstheme="majorBidi"/>
                <w:sz w:val="16"/>
                <w:szCs w:val="16"/>
                <w:lang w:bidi="fa-IR"/>
              </w:rPr>
              <w:t>intervention focused on passive inversions (e.g., supported head-below-heart postures) and passive backbends (e.g., supported spinal extensions), designed to reduce fatigue. Sessions involved postures and breathing</w:t>
            </w:r>
          </w:p>
        </w:tc>
        <w:tc>
          <w:tcPr>
            <w:tcW w:w="1418" w:type="dxa"/>
            <w:vAlign w:val="center"/>
          </w:tcPr>
          <w:p w14:paraId="02B7851B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H</w:t>
            </w:r>
            <w:r w:rsidRPr="0004612B">
              <w:rPr>
                <w:rFonts w:ascii="Garamond" w:hAnsi="Garamond" w:cstheme="majorBidi"/>
                <w:sz w:val="16"/>
                <w:szCs w:val="16"/>
              </w:rPr>
              <w:t>ealth education sessions delivered as an attention-control condition, not involving physical activity</w:t>
            </w:r>
          </w:p>
        </w:tc>
        <w:tc>
          <w:tcPr>
            <w:tcW w:w="708" w:type="dxa"/>
            <w:vAlign w:val="center"/>
          </w:tcPr>
          <w:p w14:paraId="557A1800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2</w:t>
            </w:r>
          </w:p>
          <w:p w14:paraId="47F7A4DF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027CECF0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</w:t>
            </w:r>
          </w:p>
        </w:tc>
        <w:tc>
          <w:tcPr>
            <w:tcW w:w="1017" w:type="dxa"/>
            <w:vAlign w:val="center"/>
          </w:tcPr>
          <w:p w14:paraId="0D9A5236" w14:textId="77777777" w:rsidR="009E6D65" w:rsidRPr="00133E7E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F2CA0">
              <w:rPr>
                <w:rFonts w:ascii="Garamond" w:hAnsi="Garamond" w:cstheme="majorBidi"/>
                <w:sz w:val="16"/>
                <w:szCs w:val="16"/>
              </w:rPr>
              <w:t>IL-6</w:t>
            </w:r>
            <w:r>
              <w:rPr>
                <w:rFonts w:ascii="Garamond" w:hAnsi="Garamond" w:cstheme="majorBidi"/>
                <w:sz w:val="16"/>
                <w:szCs w:val="16"/>
              </w:rPr>
              <w:t>,</w:t>
            </w:r>
            <w:r w:rsidRPr="00FF2CA0">
              <w:rPr>
                <w:rFonts w:ascii="Garamond" w:hAnsi="Garamond" w:cstheme="majorBidi"/>
                <w:sz w:val="16"/>
                <w:szCs w:val="16"/>
              </w:rPr>
              <w:t xml:space="preserve"> IL-1ra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5B7249">
              <w:rPr>
                <w:rFonts w:ascii="Garamond" w:hAnsi="Garamond" w:cstheme="majorBidi"/>
                <w:sz w:val="16"/>
                <w:szCs w:val="16"/>
              </w:rPr>
              <w:t>CRP</w:t>
            </w:r>
          </w:p>
        </w:tc>
      </w:tr>
      <w:tr w:rsidR="009E6D65" w:rsidRPr="001F0A0C" w14:paraId="15AFA9E5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5399D534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Daryanoosh et al, 2025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Daryanoosh&lt;/Author&gt;&lt;Year&gt;2025&lt;/Year&gt;&lt;RecNum&gt;3281&lt;/RecNum&gt;&lt;DisplayText&gt;[51]&lt;/DisplayText&gt;&lt;record&gt;&lt;rec-number&gt;3281&lt;/rec-number&gt;&lt;foreign-keys&gt;&lt;key app="EN" db-id="es0afw2zmd5f0ae9txk5edxawv2zpra2pvds" timestamp="1766055779"&gt;3281&lt;/key&gt;&lt;/foreign-keys&gt;&lt;ref-type name="Journal Article"&gt;17&lt;/ref-type&gt;&lt;contributors&gt;&lt;authors&gt;&lt;author&gt;Daryanoosh, Farhad&lt;/author&gt;&lt;author&gt;Zolfaghari, Mostafa&lt;/author&gt;&lt;author&gt;Hashemi, Seyed Mehdi&lt;/author&gt;&lt;author&gt;Jahromi, Maryam Kooshki&lt;/author&gt;&lt;author&gt;Jalili, Arman&lt;/author&gt;&lt;author&gt;Khazaei, Hosseinali&lt;/author&gt;&lt;author&gt;Ranjbar, Kamal&lt;/author&gt;&lt;author&gt;Amin, Maryam asadi&lt;/author&gt;&lt;author&gt;jahantigh, Mahdi&lt;/author&gt;&lt;author&gt;Beluri, Ahmad&lt;/author&gt;&lt;/authors&gt;&lt;/contributors&gt;&lt;titles&gt;&lt;title&gt;Synergistic effect of exercise training and curcumin supplementation on inflammation indices in overweight breast-cancer patients after adjuvant chemotherapy and/or radiation therapy: a randomized controlled trial study&lt;/title&gt;&lt;secondary-title&gt;Sport Sciences for Health&lt;/secondary-title&gt;&lt;/titles&gt;&lt;periodical&gt;&lt;full-title&gt;Sport Sciences for Health&lt;/full-title&gt;&lt;/periodical&gt;&lt;pages&gt;251-259&lt;/pages&gt;&lt;volume&gt;21&lt;/volume&gt;&lt;number&gt;1&lt;/number&gt;&lt;dates&gt;&lt;year&gt;2025&lt;/year&gt;&lt;/dates&gt;&lt;isbn&gt;1824-7490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51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4F94FDF0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9</w:t>
            </w:r>
          </w:p>
        </w:tc>
        <w:tc>
          <w:tcPr>
            <w:tcW w:w="992" w:type="dxa"/>
            <w:vAlign w:val="center"/>
          </w:tcPr>
          <w:p w14:paraId="21DEB60F" w14:textId="77777777" w:rsidR="009E6D65" w:rsidRPr="00B910CA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B910CA">
              <w:rPr>
                <w:rFonts w:ascii="Garamond" w:hAnsi="Garamond" w:cstheme="majorBidi"/>
                <w:sz w:val="16"/>
                <w:szCs w:val="16"/>
              </w:rPr>
              <w:t>Breast Cancer</w:t>
            </w:r>
          </w:p>
        </w:tc>
        <w:tc>
          <w:tcPr>
            <w:tcW w:w="1276" w:type="dxa"/>
            <w:vAlign w:val="center"/>
          </w:tcPr>
          <w:p w14:paraId="77FB1711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41.0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5.0</w:t>
            </w:r>
          </w:p>
          <w:p w14:paraId="76B0DB29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46.0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6.0</w:t>
            </w:r>
          </w:p>
        </w:tc>
        <w:tc>
          <w:tcPr>
            <w:tcW w:w="1276" w:type="dxa"/>
            <w:vAlign w:val="center"/>
          </w:tcPr>
          <w:p w14:paraId="79D4BAFD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28.4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3.5</w:t>
            </w:r>
          </w:p>
          <w:p w14:paraId="711668EE" w14:textId="77777777" w:rsidR="009E6D65" w:rsidRPr="00DA2592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 w:cs="JrdwtsAdvPTimes"/>
                <w:sz w:val="20"/>
                <w:szCs w:val="20"/>
              </w:rPr>
            </w:pPr>
            <w:r>
              <w:rPr>
                <w:rFonts w:ascii="Garamond" w:hAnsi="Garamond"/>
                <w:sz w:val="16"/>
                <w:szCs w:val="16"/>
              </w:rPr>
              <w:t>CON:28.6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3.3</w:t>
            </w:r>
          </w:p>
        </w:tc>
        <w:tc>
          <w:tcPr>
            <w:tcW w:w="850" w:type="dxa"/>
            <w:vAlign w:val="center"/>
          </w:tcPr>
          <w:p w14:paraId="03C45765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1E596495" w14:textId="77777777" w:rsidR="009E6D65" w:rsidRPr="0004612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</w:p>
        </w:tc>
        <w:tc>
          <w:tcPr>
            <w:tcW w:w="2835" w:type="dxa"/>
            <w:vAlign w:val="center"/>
          </w:tcPr>
          <w:p w14:paraId="66746605" w14:textId="77777777" w:rsidR="009E6D65" w:rsidRPr="0004612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50-65 min at 50-65% </w:t>
            </w:r>
            <w:r w:rsidRPr="00086728">
              <w:rPr>
                <w:rFonts w:ascii="Garamond" w:hAnsi="Garamond" w:cstheme="majorBidi"/>
                <w:sz w:val="16"/>
                <w:szCs w:val="16"/>
                <w:lang w:bidi="fa-IR"/>
              </w:rPr>
              <w:t>HRmax</w:t>
            </w:r>
          </w:p>
        </w:tc>
        <w:tc>
          <w:tcPr>
            <w:tcW w:w="1418" w:type="dxa"/>
            <w:vAlign w:val="center"/>
          </w:tcPr>
          <w:p w14:paraId="1A7AA902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U</w:t>
            </w:r>
            <w:r w:rsidRPr="00815FB3">
              <w:rPr>
                <w:rFonts w:ascii="Garamond" w:hAnsi="Garamond" w:cstheme="majorBidi"/>
                <w:sz w:val="16"/>
                <w:szCs w:val="16"/>
                <w:lang w:bidi="fa-IR"/>
              </w:rPr>
              <w:t>sual care</w:t>
            </w:r>
          </w:p>
        </w:tc>
        <w:tc>
          <w:tcPr>
            <w:tcW w:w="708" w:type="dxa"/>
            <w:vAlign w:val="center"/>
          </w:tcPr>
          <w:p w14:paraId="6EB2675F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8</w:t>
            </w:r>
          </w:p>
          <w:p w14:paraId="4D34A9D0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7863659A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183DCB5F" w14:textId="77777777" w:rsidR="009E6D65" w:rsidRPr="00FF2CA0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5B7249">
              <w:rPr>
                <w:rFonts w:ascii="Garamond" w:hAnsi="Garamond" w:cstheme="majorBidi"/>
                <w:sz w:val="16"/>
                <w:szCs w:val="16"/>
              </w:rPr>
              <w:t>CRP</w:t>
            </w:r>
          </w:p>
        </w:tc>
      </w:tr>
      <w:tr w:rsidR="009E6D65" w:rsidRPr="001F0A0C" w14:paraId="3395E9F2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0F157A61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De Paulo et al, 2018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de Paulo&lt;/Author&gt;&lt;Year&gt;2018&lt;/Year&gt;&lt;RecNum&gt;3282&lt;/RecNum&gt;&lt;DisplayText&gt;[40]&lt;/DisplayText&gt;&lt;record&gt;&lt;rec-number&gt;3282&lt;/rec-number&gt;&lt;foreign-keys&gt;&lt;key app="EN" db-id="es0afw2zmd5f0ae9txk5edxawv2zpra2pvds" timestamp="1766055779"&gt;3282&lt;/key&gt;&lt;/foreign-keys&gt;&lt;ref-type name="Journal Article"&gt;17&lt;/ref-type&gt;&lt;contributors&gt;&lt;authors&gt;&lt;author&gt;de Paulo, Thais RS&lt;/author&gt;&lt;author&gt;Winters-Stone, Kerri M&lt;/author&gt;&lt;author&gt;Viezel, Juliana&lt;/author&gt;&lt;author&gt;Rossi, Fabricio E&lt;/author&gt;&lt;author&gt;Simões, Regina R&lt;/author&gt;&lt;author&gt;Tosello, Giuliano&lt;/author&gt;&lt;author&gt;Junior, Ismael F Freitas&lt;/author&gt;&lt;/authors&gt;&lt;/contributors&gt;&lt;titles&gt;&lt;title&gt;Effects of resistance plus aerobic training on body composition and metabolic markers in older breast cancer survivors undergoing aromatase inhibitor therapy&lt;/title&gt;&lt;secondary-title&gt;Experimental gerontology&lt;/secondary-title&gt;&lt;/titles&gt;&lt;periodical&gt;&lt;full-title&gt;Experimental Gerontology&lt;/full-title&gt;&lt;/periodical&gt;&lt;pages&gt;210-217&lt;/pages&gt;&lt;volume&gt;111&lt;/volume&gt;&lt;dates&gt;&lt;year&gt;2018&lt;/year&gt;&lt;/dates&gt;&lt;isbn&gt;0531-5565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40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460499F4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6</w:t>
            </w:r>
          </w:p>
        </w:tc>
        <w:tc>
          <w:tcPr>
            <w:tcW w:w="992" w:type="dxa"/>
            <w:vAlign w:val="center"/>
          </w:tcPr>
          <w:p w14:paraId="399300C1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B910CA">
              <w:rPr>
                <w:rFonts w:ascii="Garamond" w:hAnsi="Garamond" w:cstheme="majorBidi"/>
                <w:sz w:val="16"/>
                <w:szCs w:val="16"/>
              </w:rPr>
              <w:t>Breast Cancer Survivors</w:t>
            </w:r>
          </w:p>
          <w:p w14:paraId="5790C128" w14:textId="77777777" w:rsidR="009E6D65" w:rsidRPr="00B910CA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454201">
              <w:rPr>
                <w:rFonts w:ascii="Garamond" w:hAnsi="Garamond" w:cstheme="majorBidi"/>
                <w:sz w:val="14"/>
                <w:szCs w:val="14"/>
              </w:rPr>
              <w:t>(aromatase inhibitor</w:t>
            </w:r>
            <w:r w:rsidRPr="00454201">
              <w:rPr>
                <w:rFonts w:ascii="Garamond" w:hAnsi="Garamond" w:cstheme="majorBidi" w:hint="cs"/>
                <w:sz w:val="14"/>
                <w:szCs w:val="14"/>
                <w:rtl/>
              </w:rPr>
              <w:t xml:space="preserve"> </w:t>
            </w:r>
            <w:r w:rsidRPr="00454201">
              <w:rPr>
                <w:rFonts w:ascii="Garamond" w:hAnsi="Garamond" w:cstheme="majorBidi"/>
                <w:sz w:val="14"/>
                <w:szCs w:val="14"/>
              </w:rPr>
              <w:t>therapy)</w:t>
            </w:r>
          </w:p>
        </w:tc>
        <w:tc>
          <w:tcPr>
            <w:tcW w:w="1276" w:type="dxa"/>
            <w:vAlign w:val="center"/>
          </w:tcPr>
          <w:p w14:paraId="674EFB96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63.2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7.1</w:t>
            </w:r>
          </w:p>
          <w:p w14:paraId="5C16A473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66.6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9.6</w:t>
            </w:r>
          </w:p>
        </w:tc>
        <w:tc>
          <w:tcPr>
            <w:tcW w:w="1276" w:type="dxa"/>
            <w:vAlign w:val="center"/>
          </w:tcPr>
          <w:p w14:paraId="6BAFAC63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28.9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5.2</w:t>
            </w:r>
          </w:p>
          <w:p w14:paraId="4D753F49" w14:textId="77777777" w:rsidR="009E6D65" w:rsidRPr="00DA2592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 w:cs="JrdwtsAdvPTimes"/>
                <w:sz w:val="20"/>
                <w:szCs w:val="20"/>
              </w:rPr>
            </w:pPr>
            <w:r>
              <w:rPr>
                <w:rFonts w:ascii="Garamond" w:hAnsi="Garamond"/>
                <w:sz w:val="16"/>
                <w:szCs w:val="16"/>
              </w:rPr>
              <w:t>CON:31.5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6.3</w:t>
            </w:r>
          </w:p>
        </w:tc>
        <w:tc>
          <w:tcPr>
            <w:tcW w:w="850" w:type="dxa"/>
            <w:vAlign w:val="center"/>
          </w:tcPr>
          <w:p w14:paraId="2609ADF6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5C63730F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62B5B">
              <w:rPr>
                <w:rFonts w:ascii="Garamond" w:hAnsi="Garamond" w:cstheme="majorBidi"/>
                <w:sz w:val="16"/>
                <w:szCs w:val="16"/>
              </w:rPr>
              <w:t>Combined</w:t>
            </w:r>
          </w:p>
          <w:p w14:paraId="6E41E53B" w14:textId="77777777" w:rsidR="009E6D65" w:rsidRPr="0004612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(R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sistance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&amp;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 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  <w:r>
              <w:rPr>
                <w:rFonts w:ascii="Garamond" w:hAnsi="Garamond" w:cstheme="majorBidi"/>
                <w:sz w:val="16"/>
                <w:szCs w:val="16"/>
              </w:rPr>
              <w:t>)</w:t>
            </w:r>
          </w:p>
        </w:tc>
        <w:tc>
          <w:tcPr>
            <w:tcW w:w="2835" w:type="dxa"/>
            <w:vAlign w:val="center"/>
          </w:tcPr>
          <w:p w14:paraId="71040004" w14:textId="77777777" w:rsidR="009E6D65" w:rsidRPr="0004612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40 min </w:t>
            </w:r>
            <w:r>
              <w:rPr>
                <w:rFonts w:ascii="Garamond" w:hAnsi="Garamond" w:cstheme="majorBidi"/>
                <w:sz w:val="16"/>
                <w:szCs w:val="16"/>
              </w:rPr>
              <w:t>r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 xml:space="preserve">esistance </w:t>
            </w:r>
            <w:r w:rsidRPr="00BC0569">
              <w:rPr>
                <w:rFonts w:ascii="Garamond" w:hAnsi="Garamond" w:cstheme="majorBidi"/>
                <w:sz w:val="16"/>
                <w:szCs w:val="16"/>
                <w:lang w:bidi="fa-IR"/>
              </w:rPr>
              <w:t>training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CE7FD3">
              <w:rPr>
                <w:rFonts w:ascii="Garamond" w:hAnsi="Garamond" w:cstheme="majorBidi"/>
                <w:sz w:val="16"/>
                <w:szCs w:val="16"/>
                <w:lang w:bidi="fa-IR"/>
              </w:rPr>
              <w:t>consisting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1-3 sets of </w:t>
            </w:r>
            <w:r w:rsidRPr="00C06CFF">
              <w:rPr>
                <w:rFonts w:ascii="Garamond" w:hAnsi="Garamond" w:cstheme="majorBidi"/>
                <w:sz w:val="16"/>
                <w:szCs w:val="16"/>
                <w:lang w:bidi="fa-IR"/>
              </w:rPr>
              <w:t>8-20 repetitions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C06CFF">
              <w:rPr>
                <w:rFonts w:ascii="Garamond" w:hAnsi="Garamond" w:cstheme="majorBidi"/>
                <w:sz w:val="16"/>
                <w:szCs w:val="16"/>
                <w:lang w:bidi="fa-IR"/>
              </w:rPr>
              <w:t>at 55%-75% 1RM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, </w:t>
            </w:r>
            <w:r w:rsidRPr="00357D6A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followed by 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30 min of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BC0569">
              <w:rPr>
                <w:rFonts w:ascii="Garamond" w:hAnsi="Garamond" w:cstheme="majorBidi"/>
                <w:sz w:val="16"/>
                <w:szCs w:val="16"/>
                <w:lang w:bidi="fa-IR"/>
              </w:rPr>
              <w:t>training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at </w:t>
            </w:r>
            <w:r w:rsidRPr="00D92377">
              <w:rPr>
                <w:rFonts w:ascii="Garamond" w:hAnsi="Garamond" w:cstheme="majorBidi"/>
                <w:sz w:val="16"/>
                <w:szCs w:val="16"/>
                <w:lang w:bidi="fa-IR"/>
              </w:rPr>
              <w:t>70–80%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B92F9D">
              <w:rPr>
                <w:rFonts w:ascii="Garamond" w:hAnsi="Garamond" w:cstheme="majorBidi"/>
                <w:sz w:val="16"/>
                <w:szCs w:val="16"/>
                <w:lang w:bidi="fa-IR"/>
              </w:rPr>
              <w:t>HRmax</w:t>
            </w:r>
          </w:p>
        </w:tc>
        <w:tc>
          <w:tcPr>
            <w:tcW w:w="1418" w:type="dxa"/>
            <w:vAlign w:val="center"/>
          </w:tcPr>
          <w:p w14:paraId="418195C2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45 min o</w:t>
            </w:r>
            <w:r w:rsidRPr="001829A7">
              <w:rPr>
                <w:rFonts w:ascii="Garamond" w:hAnsi="Garamond" w:cstheme="majorBidi"/>
                <w:sz w:val="16"/>
                <w:szCs w:val="16"/>
              </w:rPr>
              <w:t>f low-intensity stretching and relaxation exercises</w:t>
            </w:r>
          </w:p>
        </w:tc>
        <w:tc>
          <w:tcPr>
            <w:tcW w:w="708" w:type="dxa"/>
            <w:vAlign w:val="center"/>
          </w:tcPr>
          <w:p w14:paraId="235B1A81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 xml:space="preserve">36 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 xml:space="preserve"> weeks</w:t>
            </w:r>
          </w:p>
        </w:tc>
        <w:tc>
          <w:tcPr>
            <w:tcW w:w="567" w:type="dxa"/>
            <w:vAlign w:val="center"/>
          </w:tcPr>
          <w:p w14:paraId="79149755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25FE9B3B" w14:textId="77777777" w:rsidR="009E6D65" w:rsidRPr="00FF2CA0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AB2A6C">
              <w:rPr>
                <w:rFonts w:ascii="Garamond" w:hAnsi="Garamond" w:cstheme="majorBidi"/>
                <w:sz w:val="16"/>
                <w:szCs w:val="16"/>
              </w:rPr>
              <w:t>CRP</w:t>
            </w:r>
          </w:p>
        </w:tc>
      </w:tr>
      <w:tr w:rsidR="009E6D65" w:rsidRPr="00F52BC2" w14:paraId="1724C4F1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193CB5A5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Dethlefsen et al, 2016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Dethlefsen&lt;/Author&gt;&lt;Year&gt;2016&lt;/Year&gt;&lt;RecNum&gt;3283&lt;/RecNum&gt;&lt;DisplayText&gt;[42]&lt;/DisplayText&gt;&lt;record&gt;&lt;rec-number&gt;3283&lt;/rec-number&gt;&lt;foreign-keys&gt;&lt;key app="EN" db-id="es0afw2zmd5f0ae9txk5edxawv2zpra2pvds" timestamp="1766055779"&gt;3283&lt;/key&gt;&lt;/foreign-keys&gt;&lt;ref-type name="Journal Article"&gt;17&lt;/ref-type&gt;&lt;contributors&gt;&lt;authors&gt;&lt;author&gt;Dethlefsen, Christine&lt;/author&gt;&lt;author&gt;Lillelund, Christian&lt;/author&gt;&lt;author&gt;Midtgaard, Julie&lt;/author&gt;&lt;author&gt;Andersen, Christina&lt;/author&gt;&lt;author&gt;Pedersen, Bente Klarlund&lt;/author&gt;&lt;author&gt;Christensen, Jesper Frank&lt;/author&gt;&lt;author&gt;Hojman, Pernille&lt;/author&gt;&lt;/authors&gt;&lt;/contributors&gt;&lt;titles&gt;&lt;title&gt;Exercise regulates breast cancer cell viability: systemic training adaptations versus acute exercise responses&lt;/title&gt;&lt;secondary-title&gt;Breast cancer research and treatment&lt;/secondary-title&gt;&lt;/titles&gt;&lt;periodical&gt;&lt;full-title&gt;Breast cancer research and treatment&lt;/full-title&gt;&lt;/periodical&gt;&lt;pages&gt;469-479&lt;/pages&gt;&lt;volume&gt;159&lt;/volume&gt;&lt;number&gt;3&lt;/number&gt;&lt;dates&gt;&lt;year&gt;2016&lt;/year&gt;&lt;/dates&gt;&lt;isbn&gt;0167-6806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42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49112E6B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32</w:t>
            </w:r>
          </w:p>
        </w:tc>
        <w:tc>
          <w:tcPr>
            <w:tcW w:w="992" w:type="dxa"/>
            <w:vAlign w:val="center"/>
          </w:tcPr>
          <w:p w14:paraId="332E908B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Breast Cancer Survivors</w:t>
            </w:r>
          </w:p>
        </w:tc>
        <w:tc>
          <w:tcPr>
            <w:tcW w:w="1276" w:type="dxa"/>
            <w:vAlign w:val="center"/>
          </w:tcPr>
          <w:p w14:paraId="1C6BFDE3" w14:textId="77777777" w:rsidR="009E6D65" w:rsidRPr="00F52BC2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F52BC2">
              <w:rPr>
                <w:rFonts w:ascii="Garamond" w:hAnsi="Garamond"/>
                <w:sz w:val="16"/>
                <w:szCs w:val="16"/>
              </w:rPr>
              <w:t>EX:46.0±9.6</w:t>
            </w:r>
          </w:p>
          <w:p w14:paraId="75F7BBB0" w14:textId="77777777" w:rsidR="009E6D65" w:rsidRPr="00F52BC2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F52BC2">
              <w:rPr>
                <w:rFonts w:ascii="Garamond" w:hAnsi="Garamond"/>
                <w:sz w:val="16"/>
                <w:szCs w:val="16"/>
              </w:rPr>
              <w:t>CON:48.2±7.8</w:t>
            </w:r>
          </w:p>
        </w:tc>
        <w:tc>
          <w:tcPr>
            <w:tcW w:w="1276" w:type="dxa"/>
            <w:vAlign w:val="center"/>
          </w:tcPr>
          <w:p w14:paraId="3BE8410E" w14:textId="77777777" w:rsidR="009E6D65" w:rsidRPr="00F52BC2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F52BC2">
              <w:rPr>
                <w:rFonts w:ascii="Garamond" w:hAnsi="Garamond"/>
                <w:sz w:val="16"/>
                <w:szCs w:val="16"/>
              </w:rPr>
              <w:t>EX:24.0±3.8</w:t>
            </w:r>
          </w:p>
          <w:p w14:paraId="58148223" w14:textId="77777777" w:rsidR="009E6D65" w:rsidRPr="00F52BC2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F52BC2">
              <w:rPr>
                <w:rFonts w:ascii="Garamond" w:hAnsi="Garamond"/>
                <w:sz w:val="16"/>
                <w:szCs w:val="16"/>
              </w:rPr>
              <w:t>CON:24.8±3.7</w:t>
            </w:r>
          </w:p>
        </w:tc>
        <w:tc>
          <w:tcPr>
            <w:tcW w:w="850" w:type="dxa"/>
            <w:vAlign w:val="center"/>
          </w:tcPr>
          <w:p w14:paraId="25D16091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6C726B12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Combined</w:t>
            </w:r>
          </w:p>
          <w:p w14:paraId="7C828DEB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(Aerobic &amp;  Resistance)</w:t>
            </w:r>
          </w:p>
        </w:tc>
        <w:tc>
          <w:tcPr>
            <w:tcW w:w="2835" w:type="dxa"/>
            <w:vAlign w:val="center"/>
          </w:tcPr>
          <w:p w14:paraId="378B5E4B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30 min HIIT at 80-90% Hrmax,  combined with </w:t>
            </w:r>
            <w:r w:rsidRPr="00F52BC2">
              <w:rPr>
                <w:rFonts w:ascii="Garamond" w:hAnsi="Garamond" w:cstheme="majorBidi"/>
                <w:sz w:val="16"/>
                <w:szCs w:val="16"/>
              </w:rPr>
              <w:t xml:space="preserve">resistance </w:t>
            </w:r>
            <w:r w:rsidRPr="00F52BC2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training consisting of 3 sets of 8–10  repetitions at 70–90% 1RM </w:t>
            </w:r>
          </w:p>
        </w:tc>
        <w:tc>
          <w:tcPr>
            <w:tcW w:w="1418" w:type="dxa"/>
            <w:vAlign w:val="center"/>
          </w:tcPr>
          <w:p w14:paraId="78AD28B4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B701E">
              <w:rPr>
                <w:rFonts w:ascii="Garamond" w:hAnsi="Garamond" w:cstheme="majorBidi"/>
                <w:sz w:val="16"/>
                <w:szCs w:val="16"/>
              </w:rPr>
              <w:t>Received three health evaluation sessions with no structured exercise</w:t>
            </w:r>
          </w:p>
        </w:tc>
        <w:tc>
          <w:tcPr>
            <w:tcW w:w="708" w:type="dxa"/>
            <w:vAlign w:val="center"/>
          </w:tcPr>
          <w:p w14:paraId="25FF69D8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6</w:t>
            </w:r>
          </w:p>
          <w:p w14:paraId="528C3F09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months</w:t>
            </w:r>
          </w:p>
        </w:tc>
        <w:tc>
          <w:tcPr>
            <w:tcW w:w="567" w:type="dxa"/>
            <w:vAlign w:val="center"/>
          </w:tcPr>
          <w:p w14:paraId="695B259E" w14:textId="77777777" w:rsidR="009E6D65" w:rsidRPr="00341534" w:rsidRDefault="009E6D65" w:rsidP="009E41D7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≥3</w:t>
            </w:r>
            <w:r w:rsidRPr="00341534">
              <w:rPr>
                <w:rFonts w:asciiTheme="majorBidi" w:hAnsiTheme="majorBidi" w:cstheme="majorBidi"/>
                <w:sz w:val="16"/>
                <w:szCs w:val="16"/>
              </w:rPr>
              <w:t>h/week</w:t>
            </w:r>
          </w:p>
        </w:tc>
        <w:tc>
          <w:tcPr>
            <w:tcW w:w="1017" w:type="dxa"/>
            <w:vAlign w:val="center"/>
          </w:tcPr>
          <w:p w14:paraId="68BF0712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IL-6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F52BC2">
              <w:rPr>
                <w:rFonts w:ascii="Garamond" w:hAnsi="Garamond" w:cstheme="majorBidi"/>
                <w:sz w:val="16"/>
                <w:szCs w:val="16"/>
              </w:rPr>
              <w:t>IL-10</w:t>
            </w:r>
          </w:p>
          <w:p w14:paraId="037F343B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TNF-α</w:t>
            </w:r>
          </w:p>
          <w:p w14:paraId="4203641F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Leptin</w:t>
            </w:r>
            <w:r w:rsidRPr="00F52BC2">
              <w:t xml:space="preserve"> </w:t>
            </w:r>
            <w:r w:rsidRPr="00F52BC2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</w:p>
        </w:tc>
      </w:tr>
      <w:tr w:rsidR="009E6D65" w:rsidRPr="001F0A0C" w14:paraId="1D3B7971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78A4168E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Dieli-Conwright et al, 2018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Dieli-Conwright&lt;/Author&gt;&lt;Year&gt;2018&lt;/Year&gt;&lt;RecNum&gt;3284&lt;/RecNum&gt;&lt;DisplayText&gt;[35]&lt;/DisplayText&gt;&lt;record&gt;&lt;rec-number&gt;3284&lt;/rec-number&gt;&lt;foreign-keys&gt;&lt;key app="EN" db-id="es0afw2zmd5f0ae9txk5edxawv2zpra2pvds" timestamp="1766055779"&gt;3284&lt;/key&gt;&lt;/foreign-keys&gt;&lt;ref-type name="Journal Article"&gt;17&lt;/ref-type&gt;&lt;contributors&gt;&lt;authors&gt;&lt;author&gt;Dieli-Conwright, Christina M&lt;/author&gt;&lt;author&gt;Courneya, Kerry S&lt;/author&gt;&lt;author&gt;Demark-Wahnefried, Wendy&lt;/author&gt;&lt;author&gt;Sami, Nathalie&lt;/author&gt;&lt;author&gt;Lee, Kyuwan&lt;/author&gt;&lt;author&gt;Buchanan, Thomas A&lt;/author&gt;&lt;author&gt;Spicer, Darcy V&lt;/author&gt;&lt;author&gt;Tripathy, Debu&lt;/author&gt;&lt;author&gt;Bernstein, Leslie&lt;/author&gt;&lt;author&gt;Mortimer, Joanne E&lt;/author&gt;&lt;/authors&gt;&lt;/contributors&gt;&lt;titles&gt;&lt;title&gt;Effects of aerobic and resistance exercise on metabolic syndrome, sarcopenic obesity, and circulating biomarkers in overweight or obese survivors of breast cancer: a randomized controlled trial&lt;/title&gt;&lt;secondary-title&gt;Journal of Clinical Oncology&lt;/secondary-title&gt;&lt;/titles&gt;&lt;periodical&gt;&lt;full-title&gt;Journal of Clinical Oncology&lt;/full-title&gt;&lt;/periodical&gt;&lt;pages&gt;875-883&lt;/pages&gt;&lt;volume&gt;36&lt;/volume&gt;&lt;number&gt;9&lt;/number&gt;&lt;dates&gt;&lt;year&gt;2018&lt;/year&gt;&lt;/dates&gt;&lt;isbn&gt;0732-183X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35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4A0250F4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91</w:t>
            </w:r>
          </w:p>
        </w:tc>
        <w:tc>
          <w:tcPr>
            <w:tcW w:w="992" w:type="dxa"/>
            <w:vAlign w:val="center"/>
          </w:tcPr>
          <w:p w14:paraId="55E874C9" w14:textId="77777777" w:rsidR="009E6D65" w:rsidRPr="00371973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371973">
              <w:rPr>
                <w:rFonts w:ascii="Garamond" w:hAnsi="Garamond" w:cstheme="majorBidi"/>
                <w:sz w:val="16"/>
                <w:szCs w:val="16"/>
              </w:rPr>
              <w:t>Breast Cancer</w:t>
            </w:r>
            <w:r w:rsidRPr="00371973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371973">
              <w:t xml:space="preserve"> </w:t>
            </w:r>
            <w:r w:rsidRPr="00371973">
              <w:rPr>
                <w:rFonts w:ascii="Garamond" w:hAnsi="Garamond" w:cstheme="majorBidi"/>
                <w:sz w:val="16"/>
                <w:szCs w:val="16"/>
                <w:lang w:bidi="fa-IR"/>
              </w:rPr>
              <w:t>survivors</w:t>
            </w:r>
          </w:p>
        </w:tc>
        <w:tc>
          <w:tcPr>
            <w:tcW w:w="1276" w:type="dxa"/>
            <w:vAlign w:val="center"/>
          </w:tcPr>
          <w:p w14:paraId="51D51C2F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52.8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10.1</w:t>
            </w:r>
          </w:p>
          <w:p w14:paraId="77A716C1" w14:textId="77777777" w:rsidR="009E6D65" w:rsidRPr="001F0A0C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CON:</w:t>
            </w:r>
            <w:r>
              <w:rPr>
                <w:rFonts w:ascii="Garamond" w:hAnsi="Garamond"/>
                <w:sz w:val="16"/>
                <w:szCs w:val="16"/>
              </w:rPr>
              <w:t>53.6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10.1</w:t>
            </w:r>
          </w:p>
        </w:tc>
        <w:tc>
          <w:tcPr>
            <w:tcW w:w="1276" w:type="dxa"/>
            <w:vAlign w:val="center"/>
          </w:tcPr>
          <w:p w14:paraId="6020E897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33.1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5.7</w:t>
            </w:r>
          </w:p>
          <w:p w14:paraId="6987DA12" w14:textId="77777777" w:rsidR="009E6D65" w:rsidRPr="001F0A0C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CON:</w:t>
            </w:r>
            <w:r>
              <w:rPr>
                <w:rFonts w:ascii="Garamond" w:hAnsi="Garamond"/>
                <w:sz w:val="16"/>
                <w:szCs w:val="16"/>
              </w:rPr>
              <w:t>33.4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5.2</w:t>
            </w:r>
          </w:p>
        </w:tc>
        <w:tc>
          <w:tcPr>
            <w:tcW w:w="850" w:type="dxa"/>
            <w:vAlign w:val="center"/>
          </w:tcPr>
          <w:p w14:paraId="1BC5CFFD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bookmarkStart w:id="1" w:name="_Hlk204000869"/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  <w:bookmarkEnd w:id="1"/>
          </w:p>
        </w:tc>
        <w:tc>
          <w:tcPr>
            <w:tcW w:w="1134" w:type="dxa"/>
            <w:vAlign w:val="center"/>
          </w:tcPr>
          <w:p w14:paraId="0EC8E286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62B5B">
              <w:rPr>
                <w:rFonts w:ascii="Garamond" w:hAnsi="Garamond" w:cstheme="majorBidi"/>
                <w:sz w:val="16"/>
                <w:szCs w:val="16"/>
              </w:rPr>
              <w:t>Combined</w:t>
            </w:r>
          </w:p>
          <w:p w14:paraId="4BA6D857" w14:textId="77777777" w:rsidR="009E6D65" w:rsidRPr="001E722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(R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 xml:space="preserve">esistance </w:t>
            </w:r>
            <w:r>
              <w:rPr>
                <w:rFonts w:ascii="Garamond" w:hAnsi="Garamond" w:cstheme="majorBidi"/>
                <w:sz w:val="16"/>
                <w:szCs w:val="16"/>
              </w:rPr>
              <w:t>&amp;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r>
              <w:rPr>
                <w:rFonts w:ascii="Garamond" w:hAnsi="Garamond" w:cstheme="majorBidi"/>
                <w:sz w:val="16"/>
                <w:szCs w:val="16"/>
              </w:rPr>
              <w:t>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  <w:r>
              <w:rPr>
                <w:rFonts w:ascii="Garamond" w:hAnsi="Garamond" w:cstheme="majorBidi"/>
                <w:sz w:val="16"/>
                <w:szCs w:val="16"/>
              </w:rPr>
              <w:t>)</w:t>
            </w:r>
          </w:p>
        </w:tc>
        <w:tc>
          <w:tcPr>
            <w:tcW w:w="2835" w:type="dxa"/>
            <w:vAlign w:val="center"/>
          </w:tcPr>
          <w:p w14:paraId="5AC65B25" w14:textId="77777777" w:rsidR="009E6D65" w:rsidRPr="00F34FFF" w:rsidRDefault="009E6D65" w:rsidP="009E41D7">
            <w:pPr>
              <w:rPr>
                <w:rFonts w:ascii="Garamond" w:hAnsi="Garamond" w:cstheme="majorBidi"/>
                <w:sz w:val="16"/>
                <w:szCs w:val="16"/>
                <w:highlight w:val="yellow"/>
                <w:rtl/>
                <w:lang w:bidi="fa-IR"/>
              </w:rPr>
            </w:pPr>
            <w:r w:rsidRPr="00F34FFF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80 min of combined resistance and aerobic training on 2 non-consecutive days at </w:t>
            </w:r>
            <w:r>
              <w:rPr>
                <w:rFonts w:ascii="Garamond" w:hAnsi="Garamond" w:cstheme="majorBidi"/>
                <w:sz w:val="16"/>
                <w:szCs w:val="16"/>
              </w:rPr>
              <w:t>65</w:t>
            </w:r>
            <w:r w:rsidRPr="00114695">
              <w:rPr>
                <w:rFonts w:ascii="Garamond" w:hAnsi="Garamond" w:cstheme="majorBidi"/>
                <w:sz w:val="16"/>
                <w:szCs w:val="16"/>
              </w:rPr>
              <w:t>-</w:t>
            </w:r>
            <w:r>
              <w:rPr>
                <w:rFonts w:ascii="Garamond" w:hAnsi="Garamond" w:cstheme="majorBidi"/>
                <w:sz w:val="16"/>
                <w:szCs w:val="16"/>
              </w:rPr>
              <w:t>85</w:t>
            </w:r>
            <w:r w:rsidRPr="00114695">
              <w:rPr>
                <w:rFonts w:ascii="Garamond" w:hAnsi="Garamond" w:cstheme="majorBidi"/>
                <w:sz w:val="16"/>
                <w:szCs w:val="16"/>
              </w:rPr>
              <w:t>% of</w:t>
            </w:r>
            <w:r w:rsidRPr="005438AA">
              <w:rPr>
                <w:rFonts w:ascii="Garamond" w:hAnsi="Garamond" w:cstheme="majorBidi"/>
                <w:sz w:val="16"/>
                <w:szCs w:val="16"/>
              </w:rPr>
              <w:t xml:space="preserve"> HR</w:t>
            </w:r>
            <w:r w:rsidRPr="00D34EE6">
              <w:rPr>
                <w:rFonts w:ascii="Garamond" w:hAnsi="Garamond" w:cstheme="majorBidi"/>
                <w:sz w:val="16"/>
                <w:szCs w:val="16"/>
                <w:vertAlign w:val="subscript"/>
              </w:rPr>
              <w:t>max</w:t>
            </w:r>
            <w:r w:rsidRPr="00F34FFF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, and 50 minutes of aerobic exercise on 1 day per week. </w:t>
            </w:r>
          </w:p>
        </w:tc>
        <w:tc>
          <w:tcPr>
            <w:tcW w:w="1418" w:type="dxa"/>
            <w:vAlign w:val="center"/>
          </w:tcPr>
          <w:p w14:paraId="06A3769B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M</w:t>
            </w:r>
            <w:r w:rsidRPr="00AA6D3F">
              <w:rPr>
                <w:rFonts w:ascii="Garamond" w:hAnsi="Garamond" w:cstheme="majorBidi"/>
                <w:sz w:val="16"/>
                <w:szCs w:val="16"/>
              </w:rPr>
              <w:t>aintained their usual physical activity</w:t>
            </w:r>
          </w:p>
        </w:tc>
        <w:tc>
          <w:tcPr>
            <w:tcW w:w="708" w:type="dxa"/>
            <w:vAlign w:val="center"/>
          </w:tcPr>
          <w:p w14:paraId="4809DBD2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6</w:t>
            </w:r>
          </w:p>
          <w:p w14:paraId="3D42D404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w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eeks</w:t>
            </w:r>
          </w:p>
        </w:tc>
        <w:tc>
          <w:tcPr>
            <w:tcW w:w="567" w:type="dxa"/>
            <w:vAlign w:val="center"/>
          </w:tcPr>
          <w:p w14:paraId="47CC774B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0A0949EC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412568">
              <w:rPr>
                <w:rFonts w:ascii="Garamond" w:hAnsi="Garamond" w:cstheme="majorBidi"/>
                <w:sz w:val="16"/>
                <w:szCs w:val="16"/>
              </w:rPr>
              <w:t>IL-6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412568">
              <w:rPr>
                <w:rFonts w:ascii="Garamond" w:hAnsi="Garamond" w:cstheme="majorBidi"/>
                <w:sz w:val="16"/>
                <w:szCs w:val="16"/>
              </w:rPr>
              <w:t>TNF-</w:t>
            </w:r>
            <w:r w:rsidRPr="00133E7E">
              <w:rPr>
                <w:rFonts w:ascii="Garamond" w:hAnsi="Garamond" w:cstheme="majorBidi"/>
                <w:sz w:val="16"/>
                <w:szCs w:val="16"/>
              </w:rPr>
              <w:t>α</w:t>
            </w:r>
          </w:p>
          <w:p w14:paraId="216595C3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412568">
              <w:rPr>
                <w:rFonts w:ascii="Garamond" w:hAnsi="Garamond" w:cstheme="majorBidi"/>
                <w:sz w:val="16"/>
                <w:szCs w:val="16"/>
              </w:rPr>
              <w:t>hs-CRP</w:t>
            </w:r>
          </w:p>
          <w:p w14:paraId="512F2810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412568">
              <w:rPr>
                <w:rFonts w:ascii="Garamond" w:hAnsi="Garamond" w:cstheme="majorBidi"/>
                <w:sz w:val="16"/>
                <w:szCs w:val="16"/>
              </w:rPr>
              <w:t>Leptin</w:t>
            </w:r>
          </w:p>
          <w:p w14:paraId="1920DFEE" w14:textId="77777777" w:rsidR="009E6D65" w:rsidRPr="00D32CB7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412568">
              <w:rPr>
                <w:rFonts w:ascii="Garamond" w:hAnsi="Garamond" w:cstheme="majorBidi"/>
                <w:sz w:val="16"/>
                <w:szCs w:val="16"/>
              </w:rPr>
              <w:t>Adiponectin</w:t>
            </w:r>
          </w:p>
        </w:tc>
      </w:tr>
      <w:tr w:rsidR="009E6D65" w:rsidRPr="001F0A0C" w14:paraId="332C53DA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0DAE9E93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Ergun et al, 2013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Ergun&lt;/Author&gt;&lt;Year&gt;2013&lt;/Year&gt;&lt;RecNum&gt;3285&lt;/RecNum&gt;&lt;DisplayText&gt;[37]&lt;/DisplayText&gt;&lt;record&gt;&lt;rec-number&gt;3285&lt;/rec-number&gt;&lt;foreign-keys&gt;&lt;key app="EN" db-id="es0afw2zmd5f0ae9txk5edxawv2zpra2pvds" timestamp="1766055779"&gt;3285&lt;/key&gt;&lt;/foreign-keys&gt;&lt;ref-type name="Journal Article"&gt;17&lt;/ref-type&gt;&lt;contributors&gt;&lt;authors&gt;&lt;author&gt;Ergun, M&lt;/author&gt;&lt;author&gt;Eyigor, S&lt;/author&gt;&lt;author&gt;Karaca, B&lt;/author&gt;&lt;author&gt;Kisim, A&lt;/author&gt;&lt;author&gt;Uslu, R&lt;/author&gt;&lt;/authors&gt;&lt;/contributors&gt;&lt;titles&gt;&lt;title&gt;Effects of exercise on angiogenesis and apoptosis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‐</w:instrText>
            </w:r>
            <w:r>
              <w:rPr>
                <w:rFonts w:ascii="Garamond" w:hAnsi="Garamond" w:cstheme="majorBidi"/>
                <w:sz w:val="16"/>
                <w:szCs w:val="16"/>
              </w:rPr>
              <w:instrText>related molecules, quality of life, fatigue and depression in breast cancer patients&lt;/title&gt;&lt;secondary-title&gt;European journal of cancer care&lt;/secondary-title&gt;&lt;/titles&gt;&lt;periodical&gt;&lt;full-title&gt;European journal of cancer care&lt;/full-title&gt;&lt;/periodical&gt;&lt;pages&gt;626-637&lt;/pages&gt;&lt;volume&gt;22&lt;/volume&gt;&lt;number&gt;5&lt;/number&gt;&lt;dates&gt;&lt;year&gt;2013&lt;/year&gt;&lt;/dates&gt;&lt;isbn&gt;0961-5423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37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7F061B8E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60</w:t>
            </w:r>
          </w:p>
        </w:tc>
        <w:tc>
          <w:tcPr>
            <w:tcW w:w="992" w:type="dxa"/>
            <w:vAlign w:val="center"/>
          </w:tcPr>
          <w:p w14:paraId="285C1298" w14:textId="77777777" w:rsidR="009E6D65" w:rsidRPr="00371973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371973">
              <w:rPr>
                <w:rFonts w:ascii="Garamond" w:hAnsi="Garamond" w:cstheme="majorBidi"/>
                <w:sz w:val="16"/>
                <w:szCs w:val="16"/>
              </w:rPr>
              <w:t>Breast Cancer</w:t>
            </w:r>
          </w:p>
        </w:tc>
        <w:tc>
          <w:tcPr>
            <w:tcW w:w="1276" w:type="dxa"/>
            <w:vAlign w:val="center"/>
          </w:tcPr>
          <w:p w14:paraId="6F421C5F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 w:rsidRPr="00151C8A">
              <w:rPr>
                <w:rFonts w:ascii="Garamond" w:hAnsi="Garamond"/>
                <w:sz w:val="16"/>
                <w:szCs w:val="16"/>
                <w:vertAlign w:val="subscript"/>
              </w:rPr>
              <w:t>1</w:t>
            </w:r>
            <w:r>
              <w:rPr>
                <w:rFonts w:ascii="Garamond" w:hAnsi="Garamond"/>
                <w:sz w:val="16"/>
                <w:szCs w:val="16"/>
              </w:rPr>
              <w:t>:49.6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8.2</w:t>
            </w:r>
          </w:p>
          <w:p w14:paraId="56474978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 w:rsidRPr="00151C8A">
              <w:rPr>
                <w:rFonts w:ascii="Garamond" w:hAnsi="Garamond"/>
                <w:sz w:val="16"/>
                <w:szCs w:val="16"/>
                <w:vertAlign w:val="subscript"/>
              </w:rPr>
              <w:t>2</w:t>
            </w:r>
            <w:r>
              <w:rPr>
                <w:rFonts w:ascii="Garamond" w:hAnsi="Garamond"/>
                <w:sz w:val="16"/>
                <w:szCs w:val="16"/>
              </w:rPr>
              <w:t>:55.0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6.8</w:t>
            </w:r>
          </w:p>
          <w:p w14:paraId="07DA5C3C" w14:textId="77777777" w:rsidR="009E6D65" w:rsidRPr="001F0A0C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CON:</w:t>
            </w:r>
            <w:r>
              <w:rPr>
                <w:rFonts w:ascii="Garamond" w:hAnsi="Garamond"/>
                <w:sz w:val="16"/>
                <w:szCs w:val="16"/>
              </w:rPr>
              <w:t>50.3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10.4</w:t>
            </w:r>
          </w:p>
        </w:tc>
        <w:tc>
          <w:tcPr>
            <w:tcW w:w="1276" w:type="dxa"/>
            <w:vAlign w:val="center"/>
          </w:tcPr>
          <w:p w14:paraId="5F1122E4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 w:rsidRPr="00151C8A">
              <w:rPr>
                <w:rFonts w:ascii="Garamond" w:hAnsi="Garamond"/>
                <w:sz w:val="16"/>
                <w:szCs w:val="16"/>
                <w:vertAlign w:val="subscript"/>
              </w:rPr>
              <w:t>1</w:t>
            </w:r>
            <w:r>
              <w:rPr>
                <w:rFonts w:ascii="Garamond" w:hAnsi="Garamond"/>
                <w:sz w:val="16"/>
                <w:szCs w:val="16"/>
              </w:rPr>
              <w:t>:26.5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4.4</w:t>
            </w:r>
          </w:p>
          <w:p w14:paraId="2F746E67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 w:rsidRPr="00151C8A">
              <w:rPr>
                <w:rFonts w:ascii="Garamond" w:hAnsi="Garamond"/>
                <w:sz w:val="16"/>
                <w:szCs w:val="16"/>
                <w:vertAlign w:val="subscript"/>
              </w:rPr>
              <w:t>2</w:t>
            </w:r>
            <w:r>
              <w:rPr>
                <w:rFonts w:ascii="Garamond" w:hAnsi="Garamond"/>
                <w:sz w:val="16"/>
                <w:szCs w:val="16"/>
              </w:rPr>
              <w:t>:28.6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5.1</w:t>
            </w:r>
          </w:p>
          <w:p w14:paraId="20BC3CA3" w14:textId="77777777" w:rsidR="009E6D65" w:rsidRPr="001F0A0C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CON:</w:t>
            </w:r>
            <w:r>
              <w:rPr>
                <w:rFonts w:ascii="Garamond" w:hAnsi="Garamond"/>
                <w:sz w:val="16"/>
                <w:szCs w:val="16"/>
              </w:rPr>
              <w:t>28.6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5.1</w:t>
            </w:r>
          </w:p>
        </w:tc>
        <w:tc>
          <w:tcPr>
            <w:tcW w:w="850" w:type="dxa"/>
            <w:vAlign w:val="center"/>
          </w:tcPr>
          <w:p w14:paraId="706EFD2C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6CF37785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62B5B">
              <w:rPr>
                <w:rFonts w:ascii="Garamond" w:hAnsi="Garamond" w:cstheme="majorBidi"/>
                <w:sz w:val="16"/>
                <w:szCs w:val="16"/>
              </w:rPr>
              <w:t>Combined</w:t>
            </w:r>
          </w:p>
          <w:p w14:paraId="533D10F1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&amp;</w:t>
            </w:r>
          </w:p>
          <w:p w14:paraId="68BFCF7B" w14:textId="77777777" w:rsidR="009E6D65" w:rsidRPr="001E722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</w:p>
        </w:tc>
        <w:tc>
          <w:tcPr>
            <w:tcW w:w="2835" w:type="dxa"/>
            <w:vAlign w:val="center"/>
          </w:tcPr>
          <w:p w14:paraId="21878B09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 w:rsidRPr="00151C8A">
              <w:rPr>
                <w:rFonts w:ascii="Garamond" w:hAnsi="Garamond"/>
                <w:sz w:val="16"/>
                <w:szCs w:val="16"/>
                <w:vertAlign w:val="subscript"/>
              </w:rPr>
              <w:t>1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45</w:t>
            </w:r>
            <w:r w:rsidRPr="00F34FFF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min of combined resistance and aerobic training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and 30 min </w:t>
            </w:r>
            <w:r w:rsidRPr="00151C8A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brisk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151C8A">
              <w:rPr>
                <w:rFonts w:ascii="Garamond" w:hAnsi="Garamond" w:cstheme="majorBidi"/>
                <w:sz w:val="16"/>
                <w:szCs w:val="16"/>
                <w:lang w:bidi="fa-IR"/>
              </w:rPr>
              <w:t>walking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F44C52">
              <w:rPr>
                <w:rFonts w:ascii="Garamond" w:hAnsi="Garamond" w:cstheme="majorBidi"/>
                <w:sz w:val="16"/>
                <w:szCs w:val="16"/>
                <w:lang w:bidi="fa-IR"/>
              </w:rPr>
              <w:t>with</w:t>
            </w:r>
            <w:r w:rsidRPr="00F44C52">
              <w:rPr>
                <w:rFonts w:ascii="Garamond" w:hAnsi="Garamond" w:cstheme="majorBidi"/>
                <w:b/>
                <w:bCs/>
                <w:sz w:val="16"/>
                <w:szCs w:val="16"/>
                <w:lang w:bidi="fa-IR"/>
              </w:rPr>
              <w:t xml:space="preserve"> </w:t>
            </w:r>
            <w:r w:rsidRPr="00F44C52">
              <w:rPr>
                <w:rFonts w:ascii="Garamond" w:hAnsi="Garamond" w:cstheme="majorBidi"/>
                <w:sz w:val="16"/>
                <w:szCs w:val="16"/>
                <w:lang w:bidi="fa-IR"/>
              </w:rPr>
              <w:t>education programme</w:t>
            </w:r>
          </w:p>
          <w:p w14:paraId="67ED9A94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 w:rsidRPr="00151C8A">
              <w:rPr>
                <w:rFonts w:ascii="Garamond" w:hAnsi="Garamond"/>
                <w:sz w:val="16"/>
                <w:szCs w:val="16"/>
                <w:vertAlign w:val="subscript"/>
              </w:rPr>
              <w:t>2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30 min</w:t>
            </w:r>
            <w:r w:rsidRPr="00151C8A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brisk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151C8A">
              <w:rPr>
                <w:rFonts w:ascii="Garamond" w:hAnsi="Garamond" w:cstheme="majorBidi"/>
                <w:sz w:val="16"/>
                <w:szCs w:val="16"/>
                <w:lang w:bidi="fa-IR"/>
              </w:rPr>
              <w:t>walking</w:t>
            </w:r>
            <w:r w:rsidRPr="00F44C52">
              <w:rPr>
                <w:rFonts w:ascii="Garamond" w:hAnsi="Garamond" w:cstheme="majorBidi"/>
                <w:b/>
                <w:bCs/>
                <w:sz w:val="16"/>
                <w:szCs w:val="16"/>
                <w:lang w:bidi="fa-IR"/>
              </w:rPr>
              <w:t xml:space="preserve"> </w:t>
            </w:r>
            <w:r w:rsidRPr="00F44C52">
              <w:rPr>
                <w:rFonts w:ascii="Garamond" w:hAnsi="Garamond" w:cstheme="majorBidi"/>
                <w:sz w:val="16"/>
                <w:szCs w:val="16"/>
                <w:lang w:bidi="fa-IR"/>
              </w:rPr>
              <w:t>with</w:t>
            </w:r>
            <w:r w:rsidRPr="00F44C52">
              <w:rPr>
                <w:rFonts w:ascii="Garamond" w:hAnsi="Garamond" w:cstheme="majorBidi"/>
                <w:b/>
                <w:bCs/>
                <w:sz w:val="16"/>
                <w:szCs w:val="16"/>
                <w:lang w:bidi="fa-IR"/>
              </w:rPr>
              <w:t xml:space="preserve"> </w:t>
            </w:r>
            <w:r w:rsidRPr="00F44C52">
              <w:rPr>
                <w:rFonts w:ascii="Garamond" w:hAnsi="Garamond" w:cstheme="majorBidi"/>
                <w:sz w:val="16"/>
                <w:szCs w:val="16"/>
                <w:lang w:bidi="fa-IR"/>
              </w:rPr>
              <w:t>education programme</w:t>
            </w:r>
          </w:p>
        </w:tc>
        <w:tc>
          <w:tcPr>
            <w:tcW w:w="1418" w:type="dxa"/>
            <w:vAlign w:val="center"/>
          </w:tcPr>
          <w:p w14:paraId="21501674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44C52">
              <w:rPr>
                <w:rFonts w:ascii="Garamond" w:hAnsi="Garamond" w:cstheme="majorBidi"/>
                <w:sz w:val="16"/>
                <w:szCs w:val="16"/>
              </w:rPr>
              <w:t>Education programme only</w:t>
            </w:r>
          </w:p>
        </w:tc>
        <w:tc>
          <w:tcPr>
            <w:tcW w:w="708" w:type="dxa"/>
            <w:vAlign w:val="center"/>
          </w:tcPr>
          <w:p w14:paraId="187A2F31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2</w:t>
            </w:r>
          </w:p>
          <w:p w14:paraId="2271367B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6C43D1B1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00D0584F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5D524A">
              <w:rPr>
                <w:rFonts w:ascii="Garamond" w:hAnsi="Garamond" w:cstheme="majorBidi"/>
                <w:sz w:val="16"/>
                <w:szCs w:val="16"/>
                <w:lang w:bidi="fa-IR"/>
              </w:rPr>
              <w:t>IL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-</w:t>
            </w:r>
            <w:r w:rsidRPr="005D524A">
              <w:rPr>
                <w:rFonts w:ascii="Garamond" w:hAnsi="Garamond" w:cstheme="majorBidi"/>
                <w:sz w:val="16"/>
                <w:szCs w:val="16"/>
                <w:lang w:bidi="fa-IR"/>
              </w:rPr>
              <w:t>6</w:t>
            </w:r>
          </w:p>
          <w:p w14:paraId="53D87C7B" w14:textId="77777777" w:rsidR="009E6D65" w:rsidRPr="00D32CB7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D32CB7">
              <w:rPr>
                <w:rFonts w:ascii="Garamond" w:hAnsi="Garamond" w:cstheme="majorBidi"/>
                <w:sz w:val="16"/>
                <w:szCs w:val="16"/>
              </w:rPr>
              <w:t>TNF-α</w:t>
            </w:r>
          </w:p>
        </w:tc>
      </w:tr>
      <w:tr w:rsidR="009E6D65" w:rsidRPr="001F0A0C" w14:paraId="00A00766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469996FB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lastRenderedPageBreak/>
              <w:t xml:space="preserve">Febvey-Combes, 2021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Febvey-Combes&lt;/Author&gt;&lt;Year&gt;2021&lt;/Year&gt;&lt;RecNum&gt;3286&lt;/RecNum&gt;&lt;DisplayText&gt;[36]&lt;/DisplayText&gt;&lt;record&gt;&lt;rec-number&gt;3286&lt;/rec-number&gt;&lt;foreign-keys&gt;&lt;key app="EN" db-id="es0afw2zmd5f0ae9txk5edxawv2zpra2pvds" timestamp="1766055779"&gt;3286&lt;/key&gt;&lt;/foreign-keys&gt;&lt;ref-type name="Journal Article"&gt;17&lt;/ref-type&gt;&lt;contributors&gt;&lt;authors&gt;&lt;author&gt;Febvey-Combes, Olivia&lt;/author&gt;&lt;author&gt;Jobard, Elodie&lt;/author&gt;&lt;author&gt;Rossary, Adrien&lt;/author&gt;&lt;author&gt;Pialoux, Vincent&lt;/author&gt;&lt;author&gt;Foucaut, Aude-Marie&lt;/author&gt;&lt;author&gt;Morelle, Magali&lt;/author&gt;&lt;author&gt;Delrieu, Lidia&lt;/author&gt;&lt;author&gt;Martin, Agnès&lt;/author&gt;&lt;author&gt;Caldefie-Chézet, Florence&lt;/author&gt;&lt;author&gt;Touillaud, Marina&lt;/author&gt;&lt;/authors&gt;&lt;/contributors&gt;&lt;titles&gt;&lt;title&gt;Effects of an exercise and nutritional intervention on circulating biomarkers and metabolomic profiling during adjuvant treatment for localized breast cancer: results from the PASAPAS feasibility randomized controlled trial&lt;/title&gt;&lt;secondary-title&gt;Integrative Cancer Therapies&lt;/secondary-title&gt;&lt;/titles&gt;&lt;periodical&gt;&lt;full-title&gt;Integrative Cancer Therapies&lt;/full-title&gt;&lt;/periodical&gt;&lt;pages&gt;1534735420977666&lt;/pages&gt;&lt;volume&gt;20&lt;/volume&gt;&lt;dates&gt;&lt;year&gt;2021&lt;/year&gt;&lt;/dates&gt;&lt;isbn&gt;1534-7354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36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0D41EB49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rtl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58</w:t>
            </w:r>
          </w:p>
          <w:p w14:paraId="34EC09AA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</w:p>
        </w:tc>
        <w:tc>
          <w:tcPr>
            <w:tcW w:w="992" w:type="dxa"/>
            <w:vAlign w:val="center"/>
          </w:tcPr>
          <w:p w14:paraId="5E3B96CC" w14:textId="77777777" w:rsidR="009E6D65" w:rsidRPr="00841464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8657D0">
              <w:rPr>
                <w:rFonts w:ascii="Garamond" w:hAnsi="Garamond" w:cstheme="majorBidi"/>
                <w:sz w:val="16"/>
                <w:szCs w:val="16"/>
              </w:rPr>
              <w:t>Localized Breast Cancer</w:t>
            </w:r>
          </w:p>
        </w:tc>
        <w:tc>
          <w:tcPr>
            <w:tcW w:w="1276" w:type="dxa"/>
            <w:vAlign w:val="center"/>
          </w:tcPr>
          <w:p w14:paraId="2F14FA5C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53.8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10.9</w:t>
            </w:r>
          </w:p>
          <w:p w14:paraId="52D564A0" w14:textId="77777777" w:rsidR="009E6D65" w:rsidRPr="001F0A0C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CON:</w:t>
            </w:r>
            <w:r>
              <w:rPr>
                <w:rFonts w:ascii="Garamond" w:hAnsi="Garamond"/>
                <w:sz w:val="16"/>
                <w:szCs w:val="16"/>
              </w:rPr>
              <w:t>48.9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11.1</w:t>
            </w:r>
          </w:p>
        </w:tc>
        <w:tc>
          <w:tcPr>
            <w:tcW w:w="1276" w:type="dxa"/>
            <w:vAlign w:val="center"/>
          </w:tcPr>
          <w:p w14:paraId="5F8239B8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25.2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5.8</w:t>
            </w:r>
          </w:p>
          <w:p w14:paraId="21ED41C1" w14:textId="77777777" w:rsidR="009E6D65" w:rsidRPr="001F0A0C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CON:</w:t>
            </w:r>
            <w:r>
              <w:rPr>
                <w:rFonts w:ascii="Garamond" w:hAnsi="Garamond"/>
                <w:sz w:val="16"/>
                <w:szCs w:val="16"/>
              </w:rPr>
              <w:t>25.1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6.1</w:t>
            </w:r>
          </w:p>
        </w:tc>
        <w:tc>
          <w:tcPr>
            <w:tcW w:w="850" w:type="dxa"/>
            <w:vAlign w:val="center"/>
          </w:tcPr>
          <w:p w14:paraId="260050E6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752C3B7A" w14:textId="77777777" w:rsidR="009E6D65" w:rsidRPr="001E722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A</w:t>
            </w:r>
            <w:r w:rsidRPr="008F1D08">
              <w:rPr>
                <w:rFonts w:ascii="Garamond" w:hAnsi="Garamond" w:cstheme="majorBidi"/>
                <w:sz w:val="16"/>
                <w:szCs w:val="16"/>
              </w:rPr>
              <w:t>erobic</w:t>
            </w:r>
          </w:p>
        </w:tc>
        <w:tc>
          <w:tcPr>
            <w:tcW w:w="2835" w:type="dxa"/>
            <w:vAlign w:val="center"/>
          </w:tcPr>
          <w:p w14:paraId="3CF2B2CD" w14:textId="77777777" w:rsidR="009E6D65" w:rsidRPr="00292557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45-60 min</w:t>
            </w:r>
            <w:r w:rsidRPr="000F7DB5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492BF5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of moderate-to-vigorous </w:t>
            </w:r>
            <w:r w:rsidRPr="00292557">
              <w:rPr>
                <w:rFonts w:ascii="Garamond" w:hAnsi="Garamond" w:cstheme="majorBidi"/>
                <w:sz w:val="16"/>
                <w:szCs w:val="16"/>
                <w:lang w:bidi="fa-IR"/>
              </w:rPr>
              <w:t>intensity aerobic exercises, including</w:t>
            </w:r>
          </w:p>
          <w:p w14:paraId="45C24980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rtl/>
                <w:lang w:bidi="fa-IR"/>
              </w:rPr>
            </w:pPr>
            <w:r w:rsidRPr="00292557">
              <w:rPr>
                <w:rFonts w:ascii="Garamond" w:hAnsi="Garamond" w:cstheme="majorBidi"/>
                <w:sz w:val="16"/>
                <w:szCs w:val="16"/>
                <w:lang w:bidi="fa-IR"/>
              </w:rPr>
              <w:t>Nordic walking (outdoors) and aerobic fitness (indoors), combined with nutritional counseling</w:t>
            </w:r>
          </w:p>
        </w:tc>
        <w:tc>
          <w:tcPr>
            <w:tcW w:w="1418" w:type="dxa"/>
            <w:vAlign w:val="center"/>
          </w:tcPr>
          <w:p w14:paraId="498A83F9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U</w:t>
            </w:r>
            <w:r w:rsidRPr="000F7DB5">
              <w:rPr>
                <w:rFonts w:ascii="Garamond" w:hAnsi="Garamond" w:cstheme="majorBidi"/>
                <w:sz w:val="16"/>
                <w:szCs w:val="16"/>
              </w:rPr>
              <w:t>sual care with nutritional counseling</w:t>
            </w:r>
          </w:p>
        </w:tc>
        <w:tc>
          <w:tcPr>
            <w:tcW w:w="708" w:type="dxa"/>
            <w:vAlign w:val="center"/>
          </w:tcPr>
          <w:p w14:paraId="61F5C471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 xml:space="preserve">6 </w:t>
            </w:r>
            <w:r w:rsidRPr="00114695">
              <w:t xml:space="preserve"> </w:t>
            </w:r>
            <w:r>
              <w:rPr>
                <w:rFonts w:ascii="Garamond" w:hAnsi="Garamond" w:cstheme="majorBidi"/>
                <w:sz w:val="16"/>
                <w:szCs w:val="16"/>
              </w:rPr>
              <w:t>m</w:t>
            </w:r>
            <w:r w:rsidRPr="00114695">
              <w:rPr>
                <w:rFonts w:ascii="Garamond" w:hAnsi="Garamond" w:cstheme="majorBidi"/>
                <w:sz w:val="16"/>
                <w:szCs w:val="16"/>
              </w:rPr>
              <w:t>onths</w:t>
            </w:r>
          </w:p>
        </w:tc>
        <w:tc>
          <w:tcPr>
            <w:tcW w:w="567" w:type="dxa"/>
            <w:vAlign w:val="center"/>
          </w:tcPr>
          <w:p w14:paraId="2C7E0CDA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-3</w:t>
            </w:r>
          </w:p>
        </w:tc>
        <w:tc>
          <w:tcPr>
            <w:tcW w:w="1017" w:type="dxa"/>
            <w:vAlign w:val="center"/>
          </w:tcPr>
          <w:p w14:paraId="7ABFCCF3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743E4D">
              <w:rPr>
                <w:rFonts w:ascii="Garamond" w:hAnsi="Garamond" w:cstheme="majorBidi"/>
                <w:sz w:val="16"/>
                <w:szCs w:val="16"/>
              </w:rPr>
              <w:t>IL6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6474F7">
              <w:rPr>
                <w:rFonts w:ascii="Garamond" w:hAnsi="Garamond" w:cstheme="majorBidi"/>
                <w:sz w:val="16"/>
                <w:szCs w:val="16"/>
              </w:rPr>
              <w:t>TNF-</w:t>
            </w:r>
            <w:r w:rsidRPr="00133E7E">
              <w:rPr>
                <w:rFonts w:ascii="Garamond" w:hAnsi="Garamond" w:cstheme="majorBidi"/>
                <w:sz w:val="16"/>
                <w:szCs w:val="16"/>
              </w:rPr>
              <w:t>α</w:t>
            </w:r>
            <w:r w:rsidRPr="00743E4D">
              <w:rPr>
                <w:rFonts w:ascii="Garamond" w:hAnsi="Garamond" w:cstheme="majorBidi"/>
                <w:sz w:val="16"/>
                <w:szCs w:val="16"/>
              </w:rPr>
              <w:t xml:space="preserve"> Adiponectin</w:t>
            </w:r>
          </w:p>
          <w:p w14:paraId="2B268A9A" w14:textId="77777777" w:rsidR="009E6D65" w:rsidRPr="00D32CB7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743E4D">
              <w:rPr>
                <w:rFonts w:ascii="Garamond" w:hAnsi="Garamond" w:cstheme="majorBidi"/>
                <w:sz w:val="16"/>
                <w:szCs w:val="16"/>
              </w:rPr>
              <w:t>Leptin</w:t>
            </w:r>
          </w:p>
        </w:tc>
      </w:tr>
      <w:tr w:rsidR="009E6D65" w:rsidRPr="001F0A0C" w14:paraId="42E02619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1648722E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color w:val="000000" w:themeColor="text1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Gómez et al, 2011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Gómez&lt;/Author&gt;&lt;Year&gt;2011&lt;/Year&gt;&lt;RecNum&gt;3287&lt;/RecNum&gt;&lt;DisplayText&gt;[43]&lt;/DisplayText&gt;&lt;record&gt;&lt;rec-number&gt;3287&lt;/rec-number&gt;&lt;foreign-keys&gt;&lt;key app="EN" db-id="es0afw2zmd5f0ae9txk5edxawv2zpra2pvds" timestamp="1766055779"&gt;3287&lt;/key&gt;&lt;/foreign-keys&gt;&lt;ref-type name="Journal Article"&gt;17&lt;/ref-type&gt;&lt;contributors&gt;&lt;authors&gt;&lt;author&gt;Gómez, AM&lt;/author&gt;&lt;author&gt;Martínez, C&lt;/author&gt;&lt;author&gt;Fiuza-Luces, C&lt;/author&gt;&lt;author&gt;Herrero, F&lt;/author&gt;&lt;author&gt;Pérez, M&lt;/author&gt;&lt;author&gt;Madero, L&lt;/author&gt;&lt;author&gt;Ruiz, Jonatan R&lt;/author&gt;&lt;author&gt;Lucia, A&lt;/author&gt;&lt;author&gt;Ramírez, Manuel&lt;/author&gt;&lt;/authors&gt;&lt;/contributors&gt;&lt;titles&gt;&lt;title&gt;Exercise training and cytokines in breast cancer survivors&lt;/title&gt;&lt;secondary-title&gt;International journal of sports medicine&lt;/secondary-title&gt;&lt;/titles&gt;&lt;periodical&gt;&lt;full-title&gt;International journal of sports medicine&lt;/full-title&gt;&lt;/periodical&gt;&lt;pages&gt;461-467&lt;/pages&gt;&lt;volume&gt;32&lt;/volume&gt;&lt;number&gt;06&lt;/number&gt;&lt;dates&gt;&lt;year&gt;2011&lt;/year&gt;&lt;/dates&gt;&lt;isbn&gt;0172-4622&lt;/isbn&gt;&lt;urls&gt;&lt;/urls&gt;&lt;/record&gt;&lt;/Cite&gt;&lt;Cite&gt;&lt;Author&gt;Gómez&lt;/Author&gt;&lt;Year&gt;2011&lt;/Year&gt;&lt;RecNum&gt;3287&lt;/RecNum&gt;&lt;record&gt;&lt;rec-number&gt;3287&lt;/rec-number&gt;&lt;foreign-keys&gt;&lt;key app="EN" db-id="es0afw2zmd5f0ae9txk5edxawv2zpra2pvds" timestamp="1766055779"&gt;3287&lt;/key&gt;&lt;/foreign-keys&gt;&lt;ref-type name="Journal Article"&gt;17&lt;/ref-type&gt;&lt;contributors&gt;&lt;authors&gt;&lt;author&gt;Gómez, AM&lt;/author&gt;&lt;author&gt;Martínez, C&lt;/author&gt;&lt;author&gt;Fiuza-Luces, C&lt;/author&gt;&lt;author&gt;Herrero, F&lt;/author&gt;&lt;author&gt;Pérez, M&lt;/author&gt;&lt;author&gt;Madero, L&lt;/author&gt;&lt;author&gt;Ruiz, Jonatan R&lt;/author&gt;&lt;author&gt;Lucia, A&lt;/author&gt;&lt;author&gt;Ramírez, Manuel&lt;/author&gt;&lt;/authors&gt;&lt;/contributors&gt;&lt;titles&gt;&lt;title&gt;Exercise training and cytokines in breast cancer survivors&lt;/title&gt;&lt;secondary-title&gt;International journal of sports medicine&lt;/secondary-title&gt;&lt;/titles&gt;&lt;periodical&gt;&lt;full-title&gt;International journal of sports medicine&lt;/full-title&gt;&lt;/periodical&gt;&lt;pages&gt;461-467&lt;/pages&gt;&lt;volume&gt;32&lt;/volume&gt;&lt;number&gt;06&lt;/number&gt;&lt;dates&gt;&lt;year&gt;2011&lt;/year&gt;&lt;/dates&gt;&lt;isbn&gt;0172-4622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43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745102EF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16</w:t>
            </w:r>
          </w:p>
        </w:tc>
        <w:tc>
          <w:tcPr>
            <w:tcW w:w="992" w:type="dxa"/>
            <w:vAlign w:val="center"/>
          </w:tcPr>
          <w:p w14:paraId="62EA8751" w14:textId="77777777" w:rsidR="009E6D65" w:rsidRPr="00841464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841464">
              <w:rPr>
                <w:rFonts w:ascii="Garamond" w:hAnsi="Garamond" w:cstheme="majorBidi"/>
                <w:sz w:val="16"/>
                <w:szCs w:val="16"/>
              </w:rPr>
              <w:t>Breast Cancer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>
              <w:t xml:space="preserve"> </w:t>
            </w:r>
            <w:r w:rsidRPr="00561B48">
              <w:rPr>
                <w:rFonts w:ascii="Garamond" w:hAnsi="Garamond" w:cstheme="majorBidi"/>
                <w:sz w:val="16"/>
                <w:szCs w:val="16"/>
                <w:lang w:bidi="fa-IR"/>
              </w:rPr>
              <w:t>survivors</w:t>
            </w:r>
          </w:p>
        </w:tc>
        <w:tc>
          <w:tcPr>
            <w:tcW w:w="1276" w:type="dxa"/>
            <w:vAlign w:val="center"/>
          </w:tcPr>
          <w:p w14:paraId="5A5613A7" w14:textId="77777777" w:rsidR="009E6D65" w:rsidRPr="001F0A0C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 xml:space="preserve"> </w:t>
            </w:r>
            <w:r w:rsidRPr="003B423B">
              <w:rPr>
                <w:rFonts w:ascii="Garamond" w:hAnsi="Garamond"/>
                <w:sz w:val="16"/>
                <w:szCs w:val="16"/>
              </w:rPr>
              <w:t>50</w:t>
            </w:r>
            <w:r>
              <w:rPr>
                <w:rFonts w:ascii="Garamond" w:hAnsi="Garamond"/>
                <w:sz w:val="16"/>
                <w:szCs w:val="16"/>
              </w:rPr>
              <w:t>.0</w:t>
            </w:r>
            <w:r w:rsidRPr="003B423B">
              <w:rPr>
                <w:rFonts w:ascii="Garamond" w:hAnsi="Garamond"/>
                <w:sz w:val="16"/>
                <w:szCs w:val="16"/>
              </w:rPr>
              <w:t>±5</w:t>
            </w:r>
            <w:r>
              <w:rPr>
                <w:rFonts w:ascii="Garamond" w:hAnsi="Garamond"/>
                <w:sz w:val="16"/>
                <w:szCs w:val="16"/>
              </w:rPr>
              <w:t>.0</w:t>
            </w:r>
          </w:p>
        </w:tc>
        <w:tc>
          <w:tcPr>
            <w:tcW w:w="1276" w:type="dxa"/>
            <w:vAlign w:val="center"/>
          </w:tcPr>
          <w:p w14:paraId="333CD6B8" w14:textId="77777777" w:rsidR="009E6D65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24.0</w:t>
            </w:r>
          </w:p>
          <w:p w14:paraId="40061DA5" w14:textId="77777777" w:rsidR="009E6D65" w:rsidRPr="001F0A0C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25.2</w:t>
            </w:r>
          </w:p>
        </w:tc>
        <w:tc>
          <w:tcPr>
            <w:tcW w:w="850" w:type="dxa"/>
            <w:vAlign w:val="center"/>
          </w:tcPr>
          <w:p w14:paraId="45AC23C0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77E44A4C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62B5B">
              <w:rPr>
                <w:rFonts w:ascii="Garamond" w:hAnsi="Garamond" w:cstheme="majorBidi"/>
                <w:sz w:val="16"/>
                <w:szCs w:val="16"/>
              </w:rPr>
              <w:t>Combined</w:t>
            </w:r>
          </w:p>
          <w:p w14:paraId="0C0345BE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(R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 xml:space="preserve">esistance </w:t>
            </w:r>
            <w:r>
              <w:rPr>
                <w:rFonts w:ascii="Garamond" w:hAnsi="Garamond" w:cstheme="majorBidi"/>
                <w:sz w:val="16"/>
                <w:szCs w:val="16"/>
              </w:rPr>
              <w:t>&amp;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r>
              <w:rPr>
                <w:rFonts w:ascii="Garamond" w:hAnsi="Garamond" w:cstheme="majorBidi"/>
                <w:sz w:val="16"/>
                <w:szCs w:val="16"/>
              </w:rPr>
              <w:t>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  <w:r>
              <w:rPr>
                <w:rFonts w:ascii="Garamond" w:hAnsi="Garamond" w:cstheme="majorBidi"/>
                <w:sz w:val="16"/>
                <w:szCs w:val="16"/>
              </w:rPr>
              <w:t>)</w:t>
            </w:r>
          </w:p>
        </w:tc>
        <w:tc>
          <w:tcPr>
            <w:tcW w:w="2835" w:type="dxa"/>
            <w:vAlign w:val="center"/>
          </w:tcPr>
          <w:p w14:paraId="74972E83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90 min</w:t>
            </w:r>
            <w:r w:rsidRPr="00F34FFF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of combined resistance and aerobic training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, </w:t>
            </w:r>
            <w:r w:rsidRPr="00392A8E">
              <w:rPr>
                <w:rFonts w:ascii="Garamond" w:hAnsi="Garamond" w:cstheme="majorBidi"/>
                <w:sz w:val="16"/>
                <w:szCs w:val="16"/>
                <w:lang w:bidi="fa-IR"/>
              </w:rPr>
              <w:t>including</w:t>
            </w:r>
            <w:r w:rsidRPr="00F34FFF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resistance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F34FFF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training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(1-3 sets of 8-15 </w:t>
            </w:r>
            <w:r w:rsidRPr="00392A8E">
              <w:rPr>
                <w:rFonts w:ascii="Garamond" w:hAnsi="Garamond" w:cstheme="majorBidi"/>
                <w:sz w:val="16"/>
                <w:szCs w:val="16"/>
                <w:lang w:bidi="fa-IR"/>
              </w:rPr>
              <w:t>repetitions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) and aerobic </w:t>
            </w:r>
            <w:r w:rsidRPr="00F34FFF">
              <w:rPr>
                <w:rFonts w:ascii="Garamond" w:hAnsi="Garamond" w:cstheme="majorBidi"/>
                <w:sz w:val="16"/>
                <w:szCs w:val="16"/>
                <w:lang w:bidi="fa-IR"/>
              </w:rPr>
              <w:t>training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(20-30 min at 70-80% </w:t>
            </w:r>
            <w:r w:rsidRPr="005438AA">
              <w:rPr>
                <w:rFonts w:ascii="Garamond" w:hAnsi="Garamond" w:cstheme="majorBidi"/>
                <w:sz w:val="16"/>
                <w:szCs w:val="16"/>
              </w:rPr>
              <w:t>HR</w:t>
            </w:r>
            <w:r w:rsidRPr="00D34EE6">
              <w:rPr>
                <w:rFonts w:ascii="Garamond" w:hAnsi="Garamond" w:cstheme="majorBidi"/>
                <w:sz w:val="16"/>
                <w:szCs w:val="16"/>
                <w:vertAlign w:val="subscript"/>
              </w:rPr>
              <w:t>max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) </w:t>
            </w:r>
            <w:r w:rsidRPr="00392A8E">
              <w:rPr>
                <w:rFonts w:ascii="Garamond" w:hAnsi="Garamond" w:cstheme="majorBidi"/>
                <w:sz w:val="16"/>
                <w:szCs w:val="16"/>
                <w:lang w:bidi="fa-IR"/>
              </w:rPr>
              <w:t>on a cycle-ergometer</w:t>
            </w:r>
          </w:p>
        </w:tc>
        <w:tc>
          <w:tcPr>
            <w:tcW w:w="1418" w:type="dxa"/>
            <w:vAlign w:val="center"/>
          </w:tcPr>
          <w:p w14:paraId="66E04309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F</w:t>
            </w:r>
            <w:r w:rsidRPr="0037706E">
              <w:rPr>
                <w:rFonts w:ascii="Garamond" w:hAnsi="Garamond" w:cstheme="majorBidi"/>
                <w:sz w:val="16"/>
                <w:szCs w:val="16"/>
              </w:rPr>
              <w:t>ollowed their usual sedentary lifestyle</w:t>
            </w:r>
          </w:p>
        </w:tc>
        <w:tc>
          <w:tcPr>
            <w:tcW w:w="708" w:type="dxa"/>
            <w:vAlign w:val="center"/>
          </w:tcPr>
          <w:p w14:paraId="44789C64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8</w:t>
            </w:r>
          </w:p>
          <w:p w14:paraId="62148649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4870962E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223E3FA0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D32CB7">
              <w:rPr>
                <w:rFonts w:ascii="Garamond" w:hAnsi="Garamond" w:cstheme="majorBidi"/>
                <w:sz w:val="16"/>
                <w:szCs w:val="16"/>
              </w:rPr>
              <w:t>IL-1β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D554FE">
              <w:rPr>
                <w:rFonts w:ascii="Garamond" w:hAnsi="Garamond" w:cstheme="majorBidi"/>
                <w:sz w:val="16"/>
                <w:szCs w:val="16"/>
              </w:rPr>
              <w:t>IL1ra</w:t>
            </w:r>
          </w:p>
          <w:p w14:paraId="491B9998" w14:textId="77777777" w:rsidR="009E6D65" w:rsidRPr="00CD1F36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D554FE">
              <w:rPr>
                <w:rFonts w:ascii="Garamond" w:hAnsi="Garamond" w:cstheme="majorBidi"/>
                <w:sz w:val="16"/>
                <w:szCs w:val="16"/>
              </w:rPr>
              <w:t>IL6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D554FE">
              <w:rPr>
                <w:rFonts w:ascii="Garamond" w:hAnsi="Garamond" w:cstheme="majorBidi"/>
                <w:sz w:val="16"/>
                <w:szCs w:val="16"/>
              </w:rPr>
              <w:t>IL10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6474F7">
              <w:rPr>
                <w:rFonts w:ascii="Garamond" w:hAnsi="Garamond" w:cstheme="majorBidi"/>
                <w:sz w:val="16"/>
                <w:szCs w:val="16"/>
              </w:rPr>
              <w:t>TNF-</w:t>
            </w:r>
            <w:r w:rsidRPr="00133E7E">
              <w:rPr>
                <w:rFonts w:ascii="Garamond" w:hAnsi="Garamond" w:cstheme="majorBidi"/>
                <w:sz w:val="16"/>
                <w:szCs w:val="16"/>
              </w:rPr>
              <w:t>α</w:t>
            </w:r>
          </w:p>
        </w:tc>
      </w:tr>
      <w:tr w:rsidR="009E6D65" w:rsidRPr="00F52BC2" w14:paraId="16F18E5A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2C226AAB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Guinan et al, 2013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Guinan&lt;/Author&gt;&lt;Year&gt;2013&lt;/Year&gt;&lt;RecNum&gt;3288&lt;/RecNum&gt;&lt;DisplayText&gt;[29]&lt;/DisplayText&gt;&lt;record&gt;&lt;rec-number&gt;3288&lt;/rec-number&gt;&lt;foreign-keys&gt;&lt;key app="EN" db-id="es0afw2zmd5f0ae9txk5edxawv2zpra2pvds" timestamp="1766055779"&gt;3288&lt;/key&gt;&lt;/foreign-keys&gt;&lt;ref-type name="Journal Article"&gt;17&lt;/ref-type&gt;&lt;contributors&gt;&lt;authors&gt;&lt;author&gt;Guinan, Emer&lt;/author&gt;&lt;author&gt;Hussey, Juilette&lt;/author&gt;&lt;author&gt;Broderick, JM&lt;/author&gt;&lt;author&gt;Lithander, FE&lt;/author&gt;&lt;author&gt;O’Donnell, Dearbhaile&lt;/author&gt;&lt;author&gt;Kennedy, MJ&lt;/author&gt;&lt;author&gt;Connolly, EM&lt;/author&gt;&lt;/authors&gt;&lt;/contributors&gt;&lt;titles&gt;&lt;title&gt;The effect of aerobic exercise on metabolic and inflammatory markers in breast cancer survivors—a pilot study&lt;/title&gt;&lt;secondary-title&gt;Supportive care in cancer&lt;/secondary-title&gt;&lt;/titles&gt;&lt;periodical&gt;&lt;full-title&gt;Supportive Care in Cancer&lt;/full-title&gt;&lt;/periodical&gt;&lt;pages&gt;1983-1992&lt;/pages&gt;&lt;volume&gt;21&lt;/volume&gt;&lt;number&gt;7&lt;/number&gt;&lt;dates&gt;&lt;year&gt;2013&lt;/year&gt;&lt;/dates&gt;&lt;isbn&gt;0941-4355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29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3F62F6F1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26</w:t>
            </w:r>
          </w:p>
        </w:tc>
        <w:tc>
          <w:tcPr>
            <w:tcW w:w="992" w:type="dxa"/>
            <w:vAlign w:val="center"/>
          </w:tcPr>
          <w:p w14:paraId="52A846B4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Breast Cancer Survivors</w:t>
            </w:r>
          </w:p>
        </w:tc>
        <w:tc>
          <w:tcPr>
            <w:tcW w:w="1276" w:type="dxa"/>
            <w:vAlign w:val="center"/>
          </w:tcPr>
          <w:p w14:paraId="1CAD485A" w14:textId="77777777" w:rsidR="009E6D65" w:rsidRPr="00F52BC2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F52BC2">
              <w:rPr>
                <w:rFonts w:ascii="Garamond" w:hAnsi="Garamond"/>
                <w:sz w:val="16"/>
                <w:szCs w:val="16"/>
              </w:rPr>
              <w:t>EX:50.0±8.3</w:t>
            </w:r>
          </w:p>
          <w:p w14:paraId="3EBD59D2" w14:textId="77777777" w:rsidR="009E6D65" w:rsidRPr="00F52BC2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F52BC2">
              <w:rPr>
                <w:rFonts w:ascii="Garamond" w:hAnsi="Garamond"/>
                <w:sz w:val="16"/>
                <w:szCs w:val="16"/>
              </w:rPr>
              <w:t>CON:45.0±9.0</w:t>
            </w:r>
          </w:p>
        </w:tc>
        <w:tc>
          <w:tcPr>
            <w:tcW w:w="1276" w:type="dxa"/>
            <w:vAlign w:val="center"/>
          </w:tcPr>
          <w:p w14:paraId="012B9ED1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/>
                <w:sz w:val="16"/>
                <w:szCs w:val="16"/>
              </w:rPr>
              <w:t>ND</w:t>
            </w:r>
          </w:p>
        </w:tc>
        <w:tc>
          <w:tcPr>
            <w:tcW w:w="850" w:type="dxa"/>
            <w:vAlign w:val="center"/>
          </w:tcPr>
          <w:p w14:paraId="01785D05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019538ED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Aerobic</w:t>
            </w:r>
          </w:p>
        </w:tc>
        <w:tc>
          <w:tcPr>
            <w:tcW w:w="2835" w:type="dxa"/>
            <w:vAlign w:val="center"/>
          </w:tcPr>
          <w:p w14:paraId="54B58C3C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  <w:lang w:bidi="fa-IR"/>
              </w:rPr>
              <w:t>21-42 min at 35-65% HRR</w:t>
            </w:r>
          </w:p>
        </w:tc>
        <w:tc>
          <w:tcPr>
            <w:tcW w:w="1418" w:type="dxa"/>
            <w:vAlign w:val="center"/>
          </w:tcPr>
          <w:p w14:paraId="53D1CAD5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Usual care</w:t>
            </w:r>
          </w:p>
        </w:tc>
        <w:tc>
          <w:tcPr>
            <w:tcW w:w="708" w:type="dxa"/>
            <w:vAlign w:val="center"/>
          </w:tcPr>
          <w:p w14:paraId="325F3E5F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8  weeks</w:t>
            </w:r>
          </w:p>
        </w:tc>
        <w:tc>
          <w:tcPr>
            <w:tcW w:w="567" w:type="dxa"/>
            <w:vAlign w:val="center"/>
          </w:tcPr>
          <w:p w14:paraId="0AE8990F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1844800F" w14:textId="77777777" w:rsidR="009E6D65" w:rsidRPr="00F52BC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52BC2">
              <w:rPr>
                <w:rFonts w:ascii="Garamond" w:hAnsi="Garamond" w:cstheme="majorBidi"/>
                <w:sz w:val="16"/>
                <w:szCs w:val="16"/>
              </w:rPr>
              <w:t>CRP</w:t>
            </w:r>
          </w:p>
        </w:tc>
      </w:tr>
      <w:tr w:rsidR="009E6D65" w:rsidRPr="001F0A0C" w14:paraId="1D33EF52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4BEED070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Hagstrom et al, 2016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Hagstrom&lt;/Author&gt;&lt;Year&gt;2016&lt;/Year&gt;&lt;RecNum&gt;3289&lt;/RecNum&gt;&lt;DisplayText&gt;[32]&lt;/DisplayText&gt;&lt;record&gt;&lt;rec-number&gt;3289&lt;/rec-number&gt;&lt;foreign-keys&gt;&lt;key app="EN" db-id="es0afw2zmd5f0ae9txk5edxawv2zpra2pvds" timestamp="1766055779"&gt;3289&lt;/key&gt;&lt;/foreign-keys&gt;&lt;ref-type name="Journal Article"&gt;17&lt;/ref-type&gt;&lt;contributors&gt;&lt;authors&gt;&lt;author&gt;Hagstrom, Amanda D&lt;/author&gt;&lt;author&gt;Marshall, Paul WM&lt;/author&gt;&lt;author&gt;Lonsdale, Chris&lt;/author&gt;&lt;author&gt;Papalia, Shona&lt;/author&gt;&lt;author&gt;Cheema, Birinder S&lt;/author&gt;&lt;author&gt;Toben, Catherine&lt;/author&gt;&lt;author&gt;Baune, Bernhard T&lt;/author&gt;&lt;author&gt;Fiatarone Singh, Maria A&lt;/author&gt;&lt;author&gt;Green, Simon&lt;/author&gt;&lt;/authors&gt;&lt;/contributors&gt;&lt;titles&gt;&lt;title&gt;The effect of resistance training on markers of immune function and inflammation in previously sedentary women recovering from breast cancer: a randomized controlled trial&lt;/title&gt;&lt;secondary-title&gt;Breast cancer research and treatment&lt;/secondary-title&gt;&lt;/titles&gt;&lt;periodical&gt;&lt;full-title&gt;Breast cancer research and treatment&lt;/full-title&gt;&lt;/periodical&gt;&lt;pages&gt;471-482&lt;/pages&gt;&lt;volume&gt;155&lt;/volume&gt;&lt;dates&gt;&lt;year&gt;2016&lt;/year&gt;&lt;/dates&gt;&lt;isbn&gt;0167-6806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32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23BF25F1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rtl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4</w:t>
            </w:r>
          </w:p>
        </w:tc>
        <w:tc>
          <w:tcPr>
            <w:tcW w:w="992" w:type="dxa"/>
            <w:vAlign w:val="center"/>
          </w:tcPr>
          <w:p w14:paraId="771F4C70" w14:textId="77777777" w:rsidR="009E6D65" w:rsidRPr="00A934CA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841464">
              <w:rPr>
                <w:rFonts w:ascii="Garamond" w:hAnsi="Garamond" w:cstheme="majorBidi"/>
                <w:sz w:val="16"/>
                <w:szCs w:val="16"/>
              </w:rPr>
              <w:t>Breast Cancer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>
              <w:t xml:space="preserve"> </w:t>
            </w:r>
            <w:r w:rsidRPr="00561B48">
              <w:rPr>
                <w:rFonts w:ascii="Garamond" w:hAnsi="Garamond" w:cstheme="majorBidi"/>
                <w:sz w:val="16"/>
                <w:szCs w:val="16"/>
                <w:lang w:bidi="fa-IR"/>
              </w:rPr>
              <w:t>survivors</w:t>
            </w:r>
          </w:p>
        </w:tc>
        <w:tc>
          <w:tcPr>
            <w:tcW w:w="1276" w:type="dxa"/>
            <w:vAlign w:val="center"/>
          </w:tcPr>
          <w:p w14:paraId="06C4663E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 w:rsidRPr="00E2318C">
              <w:rPr>
                <w:rFonts w:ascii="Garamond" w:eastAsia="Times New Roman" w:hAnsi="Garamond" w:cs="Times New Roman"/>
                <w:sz w:val="16"/>
                <w:szCs w:val="16"/>
              </w:rPr>
              <w:t>51.2±8.5</w:t>
            </w:r>
          </w:p>
          <w:p w14:paraId="37930E3F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</w:t>
            </w:r>
            <w:r w:rsidRPr="00E2318C">
              <w:rPr>
                <w:rFonts w:ascii="Garamond" w:hAnsi="Garamond"/>
                <w:sz w:val="16"/>
                <w:szCs w:val="16"/>
              </w:rPr>
              <w:t>52.7±9.4</w:t>
            </w:r>
          </w:p>
        </w:tc>
        <w:tc>
          <w:tcPr>
            <w:tcW w:w="1276" w:type="dxa"/>
            <w:vAlign w:val="center"/>
          </w:tcPr>
          <w:p w14:paraId="1F9669CB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 w:rsidRPr="00940E7E">
              <w:rPr>
                <w:rFonts w:ascii="Garamond" w:eastAsia="Times New Roman" w:hAnsi="Garamond" w:cs="Times New Roman"/>
                <w:sz w:val="16"/>
                <w:szCs w:val="16"/>
              </w:rPr>
              <w:t>27.6±4.2</w:t>
            </w:r>
          </w:p>
          <w:p w14:paraId="68656197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</w:t>
            </w:r>
            <w:r w:rsidRPr="00940E7E">
              <w:rPr>
                <w:rFonts w:ascii="Garamond" w:hAnsi="Garamond"/>
                <w:sz w:val="16"/>
                <w:szCs w:val="16"/>
              </w:rPr>
              <w:t>29.9±6.4</w:t>
            </w:r>
          </w:p>
        </w:tc>
        <w:tc>
          <w:tcPr>
            <w:tcW w:w="850" w:type="dxa"/>
            <w:vAlign w:val="center"/>
          </w:tcPr>
          <w:p w14:paraId="145DDDB0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700E57C4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R</w:t>
            </w:r>
            <w:r w:rsidRPr="0001520A">
              <w:rPr>
                <w:rFonts w:ascii="Garamond" w:hAnsi="Garamond" w:cstheme="majorBidi"/>
                <w:sz w:val="16"/>
                <w:szCs w:val="16"/>
              </w:rPr>
              <w:t>esistance</w:t>
            </w:r>
          </w:p>
        </w:tc>
        <w:tc>
          <w:tcPr>
            <w:tcW w:w="2835" w:type="dxa"/>
            <w:vAlign w:val="center"/>
          </w:tcPr>
          <w:p w14:paraId="7149E832" w14:textId="77777777" w:rsidR="009E6D65" w:rsidRPr="00D46F5A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60 min, 3 sets </w:t>
            </w:r>
            <w:r w:rsidRPr="00D46F5A">
              <w:rPr>
                <w:rFonts w:ascii="Garamond" w:hAnsi="Garamond" w:cstheme="majorBidi"/>
                <w:sz w:val="16"/>
                <w:szCs w:val="16"/>
                <w:lang w:bidi="fa-IR"/>
              </w:rPr>
              <w:t>of 8–10 repetitions at</w:t>
            </w:r>
          </w:p>
          <w:p w14:paraId="3B5DB8E1" w14:textId="77777777" w:rsidR="009E6D65" w:rsidRPr="00A934CA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D46F5A">
              <w:rPr>
                <w:rFonts w:ascii="Garamond" w:hAnsi="Garamond" w:cstheme="majorBidi"/>
                <w:sz w:val="16"/>
                <w:szCs w:val="16"/>
                <w:lang w:bidi="fa-IR"/>
              </w:rPr>
              <w:t>8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0% </w:t>
            </w:r>
            <w:bookmarkStart w:id="2" w:name="_Hlk204000911"/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1</w:t>
            </w:r>
            <w:r w:rsidRPr="00D46F5A">
              <w:rPr>
                <w:rFonts w:ascii="Garamond" w:hAnsi="Garamond" w:cstheme="majorBidi"/>
                <w:sz w:val="16"/>
                <w:szCs w:val="16"/>
                <w:lang w:bidi="fa-IR"/>
              </w:rPr>
              <w:t>RM</w:t>
            </w:r>
            <w:bookmarkEnd w:id="2"/>
          </w:p>
        </w:tc>
        <w:tc>
          <w:tcPr>
            <w:tcW w:w="1418" w:type="dxa"/>
            <w:vAlign w:val="center"/>
          </w:tcPr>
          <w:p w14:paraId="158A6D2D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5C5277">
              <w:rPr>
                <w:rFonts w:ascii="Garamond" w:hAnsi="Garamond" w:cstheme="majorBidi"/>
                <w:sz w:val="16"/>
                <w:szCs w:val="16"/>
                <w:lang w:bidi="fa-IR"/>
              </w:rPr>
              <w:t>No exercise</w:t>
            </w:r>
          </w:p>
        </w:tc>
        <w:tc>
          <w:tcPr>
            <w:tcW w:w="708" w:type="dxa"/>
            <w:vAlign w:val="center"/>
          </w:tcPr>
          <w:p w14:paraId="7A8B1E3A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6</w:t>
            </w:r>
          </w:p>
          <w:p w14:paraId="461390D4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77A7F54C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017A4E1D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20216A">
              <w:rPr>
                <w:rFonts w:ascii="Garamond" w:hAnsi="Garamond" w:cstheme="majorBidi"/>
                <w:sz w:val="16"/>
                <w:szCs w:val="16"/>
              </w:rPr>
              <w:t>IL-6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20216A">
              <w:rPr>
                <w:rFonts w:ascii="Garamond" w:hAnsi="Garamond" w:cstheme="majorBidi"/>
                <w:sz w:val="16"/>
                <w:szCs w:val="16"/>
              </w:rPr>
              <w:t>IL-10</w:t>
            </w:r>
          </w:p>
          <w:p w14:paraId="4C13586B" w14:textId="77777777" w:rsidR="009E6D65" w:rsidRPr="00CD1F36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20216A">
              <w:rPr>
                <w:rFonts w:ascii="Garamond" w:hAnsi="Garamond" w:cstheme="majorBidi"/>
                <w:sz w:val="16"/>
                <w:szCs w:val="16"/>
              </w:rPr>
              <w:t>CRP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6474F7">
              <w:rPr>
                <w:rFonts w:ascii="Garamond" w:hAnsi="Garamond" w:cstheme="majorBidi"/>
                <w:sz w:val="16"/>
                <w:szCs w:val="16"/>
              </w:rPr>
              <w:t>TNF-</w:t>
            </w:r>
            <w:r w:rsidRPr="00133E7E">
              <w:rPr>
                <w:rFonts w:ascii="Garamond" w:hAnsi="Garamond" w:cstheme="majorBidi"/>
                <w:sz w:val="16"/>
                <w:szCs w:val="16"/>
              </w:rPr>
              <w:t>α</w:t>
            </w:r>
            <w:r w:rsidRPr="00CD1F36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</w:p>
        </w:tc>
      </w:tr>
      <w:tr w:rsidR="009E6D65" w:rsidRPr="001F0A0C" w14:paraId="3925EB04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6C70D1B0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Hojan et al, 2020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Hojan&lt;/Author&gt;&lt;Year&gt;2020&lt;/Year&gt;&lt;RecNum&gt;3290&lt;/RecNum&gt;&lt;DisplayText&gt;[49]&lt;/DisplayText&gt;&lt;record&gt;&lt;rec-number&gt;3290&lt;/rec-number&gt;&lt;foreign-keys&gt;&lt;key app="EN" db-id="es0afw2zmd5f0ae9txk5edxawv2zpra2pvds" timestamp="1766055779"&gt;3290&lt;/key&gt;&lt;/foreign-keys&gt;&lt;ref-type name="Journal Article"&gt;17&lt;/ref-type&gt;&lt;contributors&gt;&lt;authors&gt;&lt;author&gt;Hojan, Katarzyna&lt;/author&gt;&lt;author&gt;Procyk, Danuta&lt;/author&gt;&lt;author&gt;Horyńska-Kęstowicz, Dorota&lt;/author&gt;&lt;author&gt;Leporowska, Ewa&lt;/author&gt;&lt;author&gt;Litwiniuk, Maria&lt;/author&gt;&lt;/authors&gt;&lt;/contributors&gt;&lt;titles&gt;&lt;title&gt;The preventive role of regular physical training in ventricular remodeling, serum cardiac markers, and exercise performance changes in breast cancer in women undergoing trastuzumab therapy—an REH-HER study&lt;/title&gt;&lt;secondary-title&gt;Journal of clinical medicine&lt;/secondary-title&gt;&lt;/titles&gt;&lt;periodical&gt;&lt;full-title&gt;JOURNAL OF CLINICAL MEDICINE&lt;/full-title&gt;&lt;/periodical&gt;&lt;pages&gt;1379&lt;/pages&gt;&lt;volume&gt;9&lt;/volume&gt;&lt;number&gt;5&lt;/number&gt;&lt;dates&gt;&lt;year&gt;2020&lt;/year&gt;&lt;/dates&gt;&lt;isbn&gt;2077-0383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49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3F292FEB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47</w:t>
            </w:r>
          </w:p>
        </w:tc>
        <w:tc>
          <w:tcPr>
            <w:tcW w:w="992" w:type="dxa"/>
            <w:vAlign w:val="center"/>
          </w:tcPr>
          <w:p w14:paraId="2A202243" w14:textId="77777777" w:rsidR="009E6D65" w:rsidRPr="00A934CA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867FD4">
              <w:rPr>
                <w:rFonts w:ascii="Garamond" w:hAnsi="Garamond" w:cstheme="majorBidi"/>
                <w:sz w:val="16"/>
                <w:szCs w:val="16"/>
              </w:rPr>
              <w:t>Breast Cancer</w:t>
            </w:r>
          </w:p>
        </w:tc>
        <w:tc>
          <w:tcPr>
            <w:tcW w:w="1276" w:type="dxa"/>
            <w:vAlign w:val="center"/>
          </w:tcPr>
          <w:p w14:paraId="2DCF40A7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 w:rsidRPr="00647D24">
              <w:rPr>
                <w:rFonts w:ascii="Garamond" w:eastAsia="Times New Roman" w:hAnsi="Garamond" w:cs="Times New Roman"/>
                <w:sz w:val="16"/>
                <w:szCs w:val="16"/>
              </w:rPr>
              <w:t>54.4±6.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3</w:t>
            </w:r>
          </w:p>
          <w:p w14:paraId="02F0181E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</w:t>
            </w:r>
            <w:r w:rsidRPr="00647D24">
              <w:rPr>
                <w:rFonts w:ascii="Garamond" w:hAnsi="Garamond"/>
                <w:sz w:val="16"/>
                <w:szCs w:val="16"/>
              </w:rPr>
              <w:t>54.6±5.</w:t>
            </w:r>
            <w:r>
              <w:rPr>
                <w:rFonts w:ascii="Garamond" w:hAnsi="Garamond"/>
                <w:sz w:val="16"/>
                <w:szCs w:val="16"/>
              </w:rPr>
              <w:t>3</w:t>
            </w:r>
          </w:p>
        </w:tc>
        <w:tc>
          <w:tcPr>
            <w:tcW w:w="1276" w:type="dxa"/>
            <w:vAlign w:val="center"/>
          </w:tcPr>
          <w:p w14:paraId="4FD9FB62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 w:rsidRPr="00647D24">
              <w:rPr>
                <w:rFonts w:ascii="Garamond" w:eastAsia="Times New Roman" w:hAnsi="Garamond" w:cs="Times New Roman"/>
                <w:sz w:val="16"/>
                <w:szCs w:val="16"/>
              </w:rPr>
              <w:t>24.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4</w:t>
            </w:r>
            <w:r w:rsidRPr="00647D24">
              <w:rPr>
                <w:rFonts w:ascii="Garamond" w:eastAsia="Times New Roman" w:hAnsi="Garamond" w:cs="Times New Roman"/>
                <w:sz w:val="16"/>
                <w:szCs w:val="16"/>
              </w:rPr>
              <w:t>±2.8</w:t>
            </w:r>
          </w:p>
          <w:p w14:paraId="788DB930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</w:t>
            </w:r>
            <w:r w:rsidRPr="00647D24">
              <w:rPr>
                <w:rFonts w:ascii="Garamond" w:hAnsi="Garamond"/>
                <w:sz w:val="16"/>
                <w:szCs w:val="16"/>
              </w:rPr>
              <w:t>25.</w:t>
            </w:r>
            <w:r>
              <w:rPr>
                <w:rFonts w:ascii="Garamond" w:hAnsi="Garamond"/>
                <w:sz w:val="16"/>
                <w:szCs w:val="16"/>
              </w:rPr>
              <w:t>4</w:t>
            </w:r>
            <w:r w:rsidRPr="00647D24">
              <w:rPr>
                <w:rFonts w:ascii="Garamond" w:hAnsi="Garamond"/>
                <w:sz w:val="16"/>
                <w:szCs w:val="16"/>
              </w:rPr>
              <w:t>±1.</w:t>
            </w:r>
            <w:r>
              <w:rPr>
                <w:rFonts w:ascii="Garamond" w:hAnsi="Garamond"/>
                <w:sz w:val="16"/>
                <w:szCs w:val="16"/>
              </w:rPr>
              <w:t>9</w:t>
            </w:r>
          </w:p>
        </w:tc>
        <w:tc>
          <w:tcPr>
            <w:tcW w:w="850" w:type="dxa"/>
            <w:vAlign w:val="center"/>
          </w:tcPr>
          <w:p w14:paraId="70066E6E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41C765E0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62B5B">
              <w:rPr>
                <w:rFonts w:ascii="Garamond" w:hAnsi="Garamond" w:cstheme="majorBidi"/>
                <w:sz w:val="16"/>
                <w:szCs w:val="16"/>
              </w:rPr>
              <w:t>Combined</w:t>
            </w:r>
          </w:p>
          <w:p w14:paraId="199C1C37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(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&amp;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R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sistance</w:t>
            </w:r>
            <w:r>
              <w:rPr>
                <w:rFonts w:ascii="Garamond" w:hAnsi="Garamond" w:cstheme="majorBidi"/>
                <w:sz w:val="16"/>
                <w:szCs w:val="16"/>
              </w:rPr>
              <w:t>)</w:t>
            </w:r>
          </w:p>
        </w:tc>
        <w:tc>
          <w:tcPr>
            <w:tcW w:w="2835" w:type="dxa"/>
            <w:vAlign w:val="center"/>
          </w:tcPr>
          <w:p w14:paraId="14F33BA8" w14:textId="77777777" w:rsidR="009E6D65" w:rsidRPr="00A934CA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45-50min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BC0569">
              <w:rPr>
                <w:rFonts w:ascii="Garamond" w:hAnsi="Garamond" w:cstheme="majorBidi"/>
                <w:sz w:val="16"/>
                <w:szCs w:val="16"/>
                <w:lang w:bidi="fa-IR"/>
              </w:rPr>
              <w:t>training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at 80% </w:t>
            </w:r>
            <w:r w:rsidRPr="00B92F9D">
              <w:rPr>
                <w:rFonts w:ascii="Garamond" w:hAnsi="Garamond" w:cstheme="majorBidi"/>
                <w:sz w:val="16"/>
                <w:szCs w:val="16"/>
                <w:lang w:bidi="fa-IR"/>
              </w:rPr>
              <w:t>HRmax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,</w:t>
            </w:r>
            <w:r w:rsidRPr="00BC0569">
              <w:t xml:space="preserve"> </w:t>
            </w:r>
            <w:r w:rsidRPr="00BC0569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combined with 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40-45 min of 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r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 xml:space="preserve">esistance </w:t>
            </w:r>
            <w:r w:rsidRPr="00BC0569">
              <w:rPr>
                <w:rFonts w:ascii="Garamond" w:hAnsi="Garamond" w:cstheme="majorBidi"/>
                <w:sz w:val="16"/>
                <w:szCs w:val="16"/>
                <w:lang w:bidi="fa-IR"/>
              </w:rPr>
              <w:t>training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CE7FD3">
              <w:rPr>
                <w:rFonts w:ascii="Garamond" w:hAnsi="Garamond" w:cstheme="majorBidi"/>
                <w:sz w:val="16"/>
                <w:szCs w:val="16"/>
                <w:lang w:bidi="fa-IR"/>
              </w:rPr>
              <w:t>consisting of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1-3 sets of 8-10</w:t>
            </w:r>
            <w:r>
              <w:t xml:space="preserve"> </w:t>
            </w:r>
            <w:r w:rsidRPr="00FF70BB">
              <w:rPr>
                <w:rFonts w:ascii="Garamond" w:hAnsi="Garamond" w:cstheme="majorBidi"/>
                <w:sz w:val="16"/>
                <w:szCs w:val="16"/>
                <w:lang w:bidi="fa-IR"/>
              </w:rPr>
              <w:t>repetitions</w:t>
            </w:r>
          </w:p>
        </w:tc>
        <w:tc>
          <w:tcPr>
            <w:tcW w:w="1418" w:type="dxa"/>
            <w:vAlign w:val="center"/>
          </w:tcPr>
          <w:p w14:paraId="52444F0E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A</w:t>
            </w:r>
            <w:r w:rsidRPr="00BC0569">
              <w:rPr>
                <w:rFonts w:ascii="Garamond" w:hAnsi="Garamond" w:cstheme="majorBidi"/>
                <w:sz w:val="16"/>
                <w:szCs w:val="16"/>
              </w:rPr>
              <w:t>sked not to begin any formal training and to only perform their daily activities at home for no more than 150 min</w:t>
            </w:r>
            <w:r>
              <w:rPr>
                <w:rFonts w:ascii="Garamond" w:hAnsi="Garamond" w:cstheme="majorBidi"/>
                <w:sz w:val="16"/>
                <w:szCs w:val="16"/>
              </w:rPr>
              <w:t>/</w:t>
            </w:r>
            <w:r w:rsidRPr="00BC0569">
              <w:rPr>
                <w:rFonts w:ascii="Garamond" w:hAnsi="Garamond" w:cstheme="majorBidi"/>
                <w:sz w:val="16"/>
                <w:szCs w:val="16"/>
              </w:rPr>
              <w:t xml:space="preserve"> week</w:t>
            </w:r>
          </w:p>
        </w:tc>
        <w:tc>
          <w:tcPr>
            <w:tcW w:w="708" w:type="dxa"/>
            <w:vAlign w:val="center"/>
          </w:tcPr>
          <w:p w14:paraId="2199C0AD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9</w:t>
            </w:r>
          </w:p>
          <w:p w14:paraId="2281789A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5BFC77EC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5</w:t>
            </w:r>
          </w:p>
        </w:tc>
        <w:tc>
          <w:tcPr>
            <w:tcW w:w="1017" w:type="dxa"/>
            <w:vAlign w:val="center"/>
          </w:tcPr>
          <w:p w14:paraId="7F91799D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920435">
              <w:rPr>
                <w:rFonts w:ascii="Garamond" w:hAnsi="Garamond" w:cstheme="majorBidi"/>
                <w:sz w:val="16"/>
                <w:szCs w:val="16"/>
              </w:rPr>
              <w:t>IL-6</w:t>
            </w:r>
          </w:p>
          <w:p w14:paraId="0AF376EC" w14:textId="77777777" w:rsidR="009E6D65" w:rsidRPr="00CD1F36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920435">
              <w:rPr>
                <w:rFonts w:ascii="Garamond" w:hAnsi="Garamond" w:cstheme="majorBidi"/>
                <w:sz w:val="16"/>
                <w:szCs w:val="16"/>
              </w:rPr>
              <w:t>hsCRP</w:t>
            </w:r>
          </w:p>
        </w:tc>
      </w:tr>
      <w:tr w:rsidR="009E6D65" w:rsidRPr="001F0A0C" w14:paraId="7AEDDDBC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7EB5C387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Hooshmand Moghadam et al, 2021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Hooshmand Moghadam&lt;/Author&gt;&lt;Year&gt;2021&lt;/Year&gt;&lt;RecNum&gt;3291&lt;/RecNum&gt;&lt;DisplayText&gt;[38]&lt;/DisplayText&gt;&lt;record&gt;&lt;rec-number&gt;3291&lt;/rec-number&gt;&lt;foreign-keys&gt;&lt;key app="EN" db-id="es0afw2zmd5f0ae9txk5edxawv2zpra2pvds" timestamp="1766055779"&gt;3291&lt;/key&gt;&lt;/foreign-keys&gt;&lt;ref-type name="Journal Article"&gt;17&lt;/ref-type&gt;&lt;contributors&gt;&lt;authors&gt;&lt;author&gt;Hooshmand Moghadam, Babak&lt;/author&gt;&lt;author&gt;Golestani, Fateme&lt;/author&gt;&lt;author&gt;Bagheri, Reza&lt;/author&gt;&lt;author&gt;Cheraghloo, Neda&lt;/author&gt;&lt;author&gt;Eskandari, Mozhgan&lt;/author&gt;&lt;author&gt;Wong, Alexei&lt;/author&gt;&lt;author&gt;Nordvall, Michael&lt;/author&gt;&lt;author&gt;Suzuki, Katsuhiko&lt;/author&gt;&lt;author&gt;Pournemati, Parisa&lt;/author&gt;&lt;/authors&gt;&lt;/contributors&gt;&lt;titles&gt;&lt;title&gt;The effects of high-intensity interval training vs. moderate-intensity continuous training on inflammatory markers, body composition, and physical fitness in overweight/obese survivors of breast cancer: a randomized controlled clinical trial&lt;/title&gt;&lt;secondary-title&gt;Cancers&lt;/secondary-title&gt;&lt;/titles&gt;&lt;periodical&gt;&lt;full-title&gt;Cancers&lt;/full-title&gt;&lt;/periodical&gt;&lt;pages&gt;4386&lt;/pages&gt;&lt;volume&gt;13&lt;/volume&gt;&lt;number&gt;17&lt;/number&gt;&lt;dates&gt;&lt;year&gt;2021&lt;/year&gt;&lt;/dates&gt;&lt;isbn&gt;2072-6694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38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1E1B1266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40</w:t>
            </w:r>
          </w:p>
        </w:tc>
        <w:tc>
          <w:tcPr>
            <w:tcW w:w="992" w:type="dxa"/>
            <w:vAlign w:val="center"/>
          </w:tcPr>
          <w:p w14:paraId="0F9D8C61" w14:textId="77777777" w:rsidR="009E6D65" w:rsidRPr="00867FD4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rtl/>
              </w:rPr>
            </w:pPr>
            <w:r w:rsidRPr="004B659D">
              <w:rPr>
                <w:rFonts w:ascii="Garamond" w:hAnsi="Garamond" w:cstheme="majorBidi"/>
                <w:sz w:val="16"/>
                <w:szCs w:val="16"/>
              </w:rPr>
              <w:t>Breast Cancer Survivors</w:t>
            </w:r>
          </w:p>
        </w:tc>
        <w:tc>
          <w:tcPr>
            <w:tcW w:w="1276" w:type="dxa"/>
            <w:vAlign w:val="center"/>
          </w:tcPr>
          <w:p w14:paraId="2A1F16FE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743484">
              <w:rPr>
                <w:rFonts w:ascii="Garamond" w:hAnsi="Garamond"/>
                <w:sz w:val="16"/>
                <w:szCs w:val="16"/>
              </w:rPr>
              <w:t>57±1.0</w:t>
            </w:r>
          </w:p>
        </w:tc>
        <w:tc>
          <w:tcPr>
            <w:tcW w:w="1276" w:type="dxa"/>
            <w:vAlign w:val="center"/>
          </w:tcPr>
          <w:p w14:paraId="05C1D921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F51C31">
              <w:rPr>
                <w:rFonts w:ascii="Garamond" w:hAnsi="Garamond"/>
                <w:sz w:val="16"/>
                <w:szCs w:val="16"/>
              </w:rPr>
              <w:t>28.2±2.2</w:t>
            </w:r>
          </w:p>
        </w:tc>
        <w:tc>
          <w:tcPr>
            <w:tcW w:w="850" w:type="dxa"/>
            <w:vAlign w:val="center"/>
          </w:tcPr>
          <w:p w14:paraId="78B38C12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1B117A83" w14:textId="77777777" w:rsidR="009E6D65" w:rsidRPr="00062B5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HIIT &amp; 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</w:p>
        </w:tc>
        <w:tc>
          <w:tcPr>
            <w:tcW w:w="2835" w:type="dxa"/>
            <w:vAlign w:val="center"/>
          </w:tcPr>
          <w:p w14:paraId="0895C3B1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491435">
              <w:rPr>
                <w:rFonts w:ascii="Garamond" w:hAnsi="Garamond" w:cstheme="majorBidi"/>
                <w:sz w:val="16"/>
                <w:szCs w:val="16"/>
                <w:lang w:bidi="fa-IR"/>
              </w:rPr>
              <w:t>HIIT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: 4</w:t>
            </w:r>
            <w:r>
              <w:rPr>
                <w:rFonts w:ascii="Times New Roman" w:hAnsi="Times New Roman" w:cs="Times New Roman"/>
                <w:sz w:val="16"/>
                <w:szCs w:val="16"/>
                <w:lang w:bidi="fa-IR"/>
              </w:rPr>
              <w:t>-7×</w:t>
            </w:r>
            <w:r w:rsidRPr="00D17D1B">
              <w:rPr>
                <w:rFonts w:ascii="Garamond" w:hAnsi="Garamond" w:cstheme="majorBidi"/>
                <w:sz w:val="16"/>
                <w:szCs w:val="16"/>
                <w:lang w:bidi="fa-IR"/>
              </w:rPr>
              <w:t>3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0</w:t>
            </w:r>
            <w:r w:rsidRPr="00D17D1B">
              <w:rPr>
                <w:rFonts w:ascii="Garamond" w:hAnsi="Garamond" w:cstheme="majorBidi"/>
                <w:sz w:val="16"/>
                <w:szCs w:val="16"/>
                <w:lang w:bidi="fa-IR"/>
              </w:rPr>
              <w:t>-</w:t>
            </w:r>
            <w:r w:rsidRPr="00B62318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second </w:t>
            </w:r>
            <w:r w:rsidRPr="00D17D1B">
              <w:rPr>
                <w:rFonts w:ascii="Garamond" w:hAnsi="Garamond" w:cstheme="majorBidi"/>
                <w:sz w:val="16"/>
                <w:szCs w:val="16"/>
                <w:lang w:bidi="fa-IR"/>
              </w:rPr>
              <w:t>bouts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at </w:t>
            </w:r>
            <w:r w:rsidRPr="00B62318">
              <w:t xml:space="preserve"> </w:t>
            </w:r>
            <w:r w:rsidRPr="00B62318">
              <w:rPr>
                <w:rFonts w:ascii="Garamond" w:hAnsi="Garamond" w:cstheme="majorBidi"/>
                <w:sz w:val="16"/>
                <w:szCs w:val="16"/>
                <w:lang w:bidi="fa-IR"/>
              </w:rPr>
              <w:t>≥90%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B62318">
              <w:rPr>
                <w:rFonts w:ascii="Garamond" w:hAnsi="Garamond" w:cstheme="majorBidi"/>
                <w:sz w:val="16"/>
                <w:szCs w:val="16"/>
                <w:lang w:bidi="fa-IR"/>
              </w:rPr>
              <w:t>HRmax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D17D1B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with 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2-</w:t>
            </w:r>
            <w:r w:rsidRPr="00D17D1B">
              <w:rPr>
                <w:rFonts w:ascii="Garamond" w:hAnsi="Garamond" w:cstheme="majorBidi"/>
                <w:sz w:val="16"/>
                <w:szCs w:val="16"/>
                <w:lang w:bidi="fa-IR"/>
              </w:rPr>
              <w:t>min</w:t>
            </w:r>
            <w:r w:rsidRPr="00B62318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active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B62318">
              <w:rPr>
                <w:rFonts w:ascii="Garamond" w:hAnsi="Garamond" w:cstheme="majorBidi"/>
                <w:sz w:val="16"/>
                <w:szCs w:val="16"/>
                <w:lang w:bidi="fa-IR"/>
              </w:rPr>
              <w:t>recovery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B62318">
              <w:rPr>
                <w:rFonts w:ascii="Garamond" w:hAnsi="Garamond" w:cstheme="majorBidi"/>
                <w:sz w:val="16"/>
                <w:szCs w:val="16"/>
                <w:lang w:bidi="fa-IR"/>
              </w:rPr>
              <w:t>between intervals</w:t>
            </w:r>
          </w:p>
          <w:p w14:paraId="74811771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491435">
              <w:rPr>
                <w:rFonts w:ascii="Garamond" w:hAnsi="Garamond" w:cstheme="majorBidi"/>
                <w:sz w:val="16"/>
                <w:szCs w:val="16"/>
                <w:lang w:bidi="fa-IR"/>
              </w:rPr>
              <w:t>MICT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:20-30 min</w:t>
            </w:r>
            <w:r w:rsidRPr="00491435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at 55-60% </w:t>
            </w:r>
            <w:r w:rsidRPr="00B62318">
              <w:t xml:space="preserve"> </w:t>
            </w:r>
            <w:r w:rsidRPr="00B62318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of peak power output 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(</w:t>
            </w:r>
            <w:r w:rsidRPr="00B62318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equivalent to 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9-13 </w:t>
            </w:r>
            <w:r>
              <w:t xml:space="preserve"> </w:t>
            </w:r>
            <w:r w:rsidRPr="002B2960">
              <w:rPr>
                <w:rFonts w:ascii="Garamond" w:hAnsi="Garamond" w:cstheme="majorBidi"/>
                <w:sz w:val="16"/>
                <w:szCs w:val="16"/>
                <w:lang w:bidi="fa-IR"/>
              </w:rPr>
              <w:t>RPE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)</w:t>
            </w:r>
          </w:p>
        </w:tc>
        <w:tc>
          <w:tcPr>
            <w:tcW w:w="1418" w:type="dxa"/>
            <w:vAlign w:val="center"/>
          </w:tcPr>
          <w:p w14:paraId="176D4875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M</w:t>
            </w:r>
            <w:r w:rsidRPr="00E04CA7">
              <w:rPr>
                <w:rFonts w:ascii="Garamond" w:hAnsi="Garamond" w:cstheme="majorBidi"/>
                <w:sz w:val="16"/>
                <w:szCs w:val="16"/>
              </w:rPr>
              <w:t>aintained their current lifestyle</w:t>
            </w:r>
          </w:p>
        </w:tc>
        <w:tc>
          <w:tcPr>
            <w:tcW w:w="708" w:type="dxa"/>
            <w:vAlign w:val="center"/>
          </w:tcPr>
          <w:p w14:paraId="56817476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2</w:t>
            </w:r>
          </w:p>
          <w:p w14:paraId="3F5DC967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0C045BE6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1E46341D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4D182C">
              <w:rPr>
                <w:rFonts w:ascii="Garamond" w:hAnsi="Garamond" w:cstheme="majorBidi"/>
                <w:sz w:val="16"/>
                <w:szCs w:val="16"/>
              </w:rPr>
              <w:t>IL-6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4D182C">
              <w:rPr>
                <w:rFonts w:ascii="Garamond" w:hAnsi="Garamond" w:cstheme="majorBidi"/>
                <w:sz w:val="16"/>
                <w:szCs w:val="16"/>
              </w:rPr>
              <w:t>IL-10</w:t>
            </w:r>
          </w:p>
          <w:p w14:paraId="064A00CC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6474F7">
              <w:rPr>
                <w:rFonts w:ascii="Garamond" w:hAnsi="Garamond" w:cstheme="majorBidi"/>
                <w:sz w:val="16"/>
                <w:szCs w:val="16"/>
              </w:rPr>
              <w:t>TNF-</w:t>
            </w:r>
            <w:r w:rsidRPr="00133E7E">
              <w:rPr>
                <w:rFonts w:ascii="Garamond" w:hAnsi="Garamond" w:cstheme="majorBidi"/>
                <w:sz w:val="16"/>
                <w:szCs w:val="16"/>
              </w:rPr>
              <w:t>α</w:t>
            </w:r>
            <w:r w:rsidRPr="004D182C">
              <w:rPr>
                <w:rFonts w:ascii="Garamond" w:hAnsi="Garamond" w:cstheme="majorBidi"/>
                <w:sz w:val="16"/>
                <w:szCs w:val="16"/>
              </w:rPr>
              <w:t xml:space="preserve"> Leptin</w:t>
            </w:r>
          </w:p>
          <w:p w14:paraId="600D57CB" w14:textId="77777777" w:rsidR="009E6D65" w:rsidRPr="0092043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4D182C">
              <w:rPr>
                <w:rFonts w:ascii="Garamond" w:hAnsi="Garamond" w:cstheme="majorBidi"/>
                <w:sz w:val="16"/>
                <w:szCs w:val="16"/>
              </w:rPr>
              <w:t>Adiponectin</w:t>
            </w:r>
          </w:p>
        </w:tc>
      </w:tr>
      <w:tr w:rsidR="009E6D65" w:rsidRPr="001F0A0C" w14:paraId="1439FFBB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12607115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Isanejad et al, 2023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Isanejad&lt;/Author&gt;&lt;Year&gt;2023&lt;/Year&gt;&lt;RecNum&gt;3292&lt;/RecNum&gt;&lt;DisplayText&gt;[28]&lt;/DisplayText&gt;&lt;record&gt;&lt;rec-number&gt;3292&lt;/rec-number&gt;&lt;foreign-keys&gt;&lt;key app="EN" db-id="es0afw2zmd5f0ae9txk5edxawv2zpra2pvds" timestamp="1766055779"&gt;3292&lt;/key&gt;&lt;/foreign-keys&gt;&lt;ref-type name="Journal Article"&gt;17&lt;/ref-type&gt;&lt;contributors&gt;&lt;authors&gt;&lt;author&gt;Isanejad, Amin&lt;/author&gt;&lt;author&gt;Nazari, Somayeh&lt;/author&gt;&lt;author&gt;Gharib, Behroz&lt;/author&gt;&lt;author&gt;Motlagh, Ali Ghanbari&lt;/author&gt;&lt;/authors&gt;&lt;/contributors&gt;&lt;titles&gt;&lt;title&gt;Comparison of the effects of high-intensity interval and moderate-intensity continuous training on inflammatory markers, cardiorespiratory fitness, and quality of life in breast cancer patients&lt;/title&gt;&lt;secondary-title&gt;Journal of sport and health science&lt;/secondary-title&gt;&lt;/titles&gt;&lt;periodical&gt;&lt;full-title&gt;Journal of Sport and Health Science&lt;/full-title&gt;&lt;/periodical&gt;&lt;pages&gt;674-689&lt;/pages&gt;&lt;volume&gt;12&lt;/volume&gt;&lt;number&gt;6&lt;/number&gt;&lt;dates&gt;&lt;year&gt;2023&lt;/year&gt;&lt;/dates&gt;&lt;isbn&gt;2095-2546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28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18DEE8CE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0</w:t>
            </w:r>
          </w:p>
        </w:tc>
        <w:tc>
          <w:tcPr>
            <w:tcW w:w="992" w:type="dxa"/>
            <w:vAlign w:val="center"/>
          </w:tcPr>
          <w:p w14:paraId="3A95E6D3" w14:textId="77777777" w:rsidR="009E6D65" w:rsidRPr="007A6C0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7A6C09">
              <w:rPr>
                <w:rFonts w:ascii="Garamond" w:hAnsi="Garamond" w:cstheme="majorBidi"/>
                <w:sz w:val="16"/>
                <w:szCs w:val="16"/>
              </w:rPr>
              <w:t>Breast Cancer</w:t>
            </w:r>
          </w:p>
        </w:tc>
        <w:tc>
          <w:tcPr>
            <w:tcW w:w="1276" w:type="dxa"/>
            <w:vAlign w:val="center"/>
          </w:tcPr>
          <w:p w14:paraId="23C50B24" w14:textId="77777777" w:rsidR="009E6D65" w:rsidRPr="007A6C09" w:rsidRDefault="009E6D65" w:rsidP="009E41D7">
            <w:pPr>
              <w:pStyle w:val="NormalWeb"/>
              <w:spacing w:before="0" w:beforeAutospacing="0" w:after="0" w:afterAutospacing="0"/>
              <w:jc w:val="center"/>
              <w:rPr>
                <w:rFonts w:ascii="Garamond" w:hAnsi="Garamond"/>
                <w:sz w:val="16"/>
                <w:szCs w:val="16"/>
              </w:rPr>
            </w:pPr>
            <w:r w:rsidRPr="007A6C09">
              <w:rPr>
                <w:rFonts w:ascii="Garamond" w:hAnsi="Garamond"/>
                <w:sz w:val="16"/>
                <w:szCs w:val="16"/>
              </w:rPr>
              <w:t>EX</w:t>
            </w:r>
            <w:r w:rsidRPr="007A6C09">
              <w:rPr>
                <w:rFonts w:ascii="Garamond" w:hAnsi="Garamond"/>
                <w:sz w:val="16"/>
                <w:szCs w:val="16"/>
                <w:vertAlign w:val="subscript"/>
              </w:rPr>
              <w:t>1</w:t>
            </w:r>
            <w:r w:rsidRPr="007A6C09">
              <w:rPr>
                <w:rFonts w:ascii="Garamond" w:hAnsi="Garamond"/>
                <w:sz w:val="16"/>
                <w:szCs w:val="16"/>
              </w:rPr>
              <w:t>44.0±9.1</w:t>
            </w:r>
          </w:p>
          <w:p w14:paraId="5949196D" w14:textId="77777777" w:rsidR="009E6D65" w:rsidRPr="007A6C09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7A6C09">
              <w:rPr>
                <w:rFonts w:ascii="Garamond" w:hAnsi="Garamond"/>
                <w:sz w:val="16"/>
                <w:szCs w:val="16"/>
              </w:rPr>
              <w:t>EX</w:t>
            </w:r>
            <w:r w:rsidRPr="007A6C09">
              <w:rPr>
                <w:rFonts w:ascii="Garamond" w:hAnsi="Garamond"/>
                <w:sz w:val="16"/>
                <w:szCs w:val="16"/>
                <w:vertAlign w:val="subscript"/>
              </w:rPr>
              <w:t>2</w:t>
            </w:r>
            <w:r w:rsidRPr="007A6C09">
              <w:rPr>
                <w:rFonts w:ascii="Garamond" w:hAnsi="Garamond"/>
                <w:sz w:val="16"/>
                <w:szCs w:val="16"/>
              </w:rPr>
              <w:t>:</w:t>
            </w:r>
            <w:r w:rsidRPr="007A6C09">
              <w:rPr>
                <w:rFonts w:ascii="Garamond" w:eastAsia="Times New Roman" w:hAnsi="Garamond" w:cs="Times New Roman"/>
                <w:sz w:val="16"/>
                <w:szCs w:val="16"/>
              </w:rPr>
              <w:t>46.3</w:t>
            </w:r>
            <w:r w:rsidRPr="007A6C09">
              <w:rPr>
                <w:rFonts w:ascii="Garamond" w:hAnsi="Garamond"/>
                <w:sz w:val="16"/>
                <w:szCs w:val="16"/>
              </w:rPr>
              <w:t>±</w:t>
            </w:r>
            <w:r w:rsidRPr="007A6C09">
              <w:rPr>
                <w:rFonts w:ascii="Garamond" w:eastAsia="Times New Roman" w:hAnsi="Garamond" w:cs="Times New Roman"/>
                <w:sz w:val="16"/>
                <w:szCs w:val="16"/>
              </w:rPr>
              <w:t>6.3</w:t>
            </w:r>
          </w:p>
          <w:p w14:paraId="64615106" w14:textId="77777777" w:rsidR="009E6D65" w:rsidRPr="007A6C09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7A6C09">
              <w:rPr>
                <w:rFonts w:ascii="Garamond" w:hAnsi="Garamond"/>
                <w:sz w:val="16"/>
                <w:szCs w:val="16"/>
              </w:rPr>
              <w:t>CON:44.9± 5.0</w:t>
            </w:r>
          </w:p>
        </w:tc>
        <w:tc>
          <w:tcPr>
            <w:tcW w:w="1276" w:type="dxa"/>
            <w:vAlign w:val="center"/>
          </w:tcPr>
          <w:p w14:paraId="046E38A3" w14:textId="77777777" w:rsidR="009E6D65" w:rsidRPr="007A6C09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7A6C09">
              <w:rPr>
                <w:rFonts w:ascii="Garamond" w:hAnsi="Garamond"/>
                <w:sz w:val="16"/>
                <w:szCs w:val="16"/>
              </w:rPr>
              <w:t>EX</w:t>
            </w:r>
            <w:r w:rsidRPr="007A6C09">
              <w:rPr>
                <w:rFonts w:ascii="Garamond" w:hAnsi="Garamond"/>
                <w:sz w:val="16"/>
                <w:szCs w:val="16"/>
                <w:vertAlign w:val="subscript"/>
              </w:rPr>
              <w:t>1</w:t>
            </w:r>
            <w:r w:rsidRPr="007A6C09">
              <w:rPr>
                <w:rFonts w:ascii="Garamond" w:hAnsi="Garamond"/>
                <w:sz w:val="16"/>
                <w:szCs w:val="16"/>
              </w:rPr>
              <w:t>:</w:t>
            </w:r>
            <w:r w:rsidRPr="007A6C09">
              <w:rPr>
                <w:rFonts w:ascii="Garamond" w:eastAsia="Times New Roman" w:hAnsi="Garamond" w:cs="Times New Roman"/>
                <w:sz w:val="16"/>
                <w:szCs w:val="16"/>
              </w:rPr>
              <w:t>26.5</w:t>
            </w:r>
            <w:r w:rsidRPr="007A6C09">
              <w:rPr>
                <w:rFonts w:ascii="Garamond" w:hAnsi="Garamond"/>
                <w:sz w:val="16"/>
                <w:szCs w:val="16"/>
              </w:rPr>
              <w:t>±</w:t>
            </w:r>
            <w:r w:rsidRPr="007A6C09">
              <w:rPr>
                <w:rFonts w:ascii="Garamond" w:eastAsia="Times New Roman" w:hAnsi="Garamond" w:cs="Times New Roman"/>
                <w:sz w:val="16"/>
                <w:szCs w:val="16"/>
              </w:rPr>
              <w:t>3.5</w:t>
            </w:r>
          </w:p>
          <w:p w14:paraId="137F7672" w14:textId="77777777" w:rsidR="009E6D65" w:rsidRPr="007A6C09" w:rsidRDefault="009E6D65" w:rsidP="009E41D7">
            <w:pPr>
              <w:jc w:val="center"/>
              <w:rPr>
                <w:rFonts w:ascii="Garamond" w:eastAsia="Times New Roman" w:hAnsi="Garamond" w:cs="Times New Roman"/>
                <w:sz w:val="16"/>
                <w:szCs w:val="16"/>
              </w:rPr>
            </w:pPr>
            <w:r w:rsidRPr="007A6C09">
              <w:rPr>
                <w:rFonts w:ascii="Garamond" w:hAnsi="Garamond"/>
                <w:sz w:val="16"/>
                <w:szCs w:val="16"/>
              </w:rPr>
              <w:t>EX</w:t>
            </w:r>
            <w:r w:rsidRPr="007A6C09">
              <w:rPr>
                <w:rFonts w:ascii="Garamond" w:hAnsi="Garamond"/>
                <w:sz w:val="16"/>
                <w:szCs w:val="16"/>
                <w:vertAlign w:val="subscript"/>
              </w:rPr>
              <w:t>2</w:t>
            </w:r>
            <w:r w:rsidRPr="007A6C09">
              <w:rPr>
                <w:rFonts w:ascii="Garamond" w:hAnsi="Garamond"/>
                <w:sz w:val="16"/>
                <w:szCs w:val="16"/>
              </w:rPr>
              <w:t>:</w:t>
            </w:r>
            <w:r w:rsidRPr="007A6C09">
              <w:rPr>
                <w:rFonts w:ascii="Garamond" w:eastAsia="Times New Roman" w:hAnsi="Garamond" w:cs="Times New Roman"/>
                <w:sz w:val="16"/>
                <w:szCs w:val="16"/>
              </w:rPr>
              <w:t>28.1</w:t>
            </w:r>
            <w:r w:rsidRPr="007A6C09">
              <w:rPr>
                <w:rFonts w:ascii="Garamond" w:hAnsi="Garamond"/>
                <w:sz w:val="16"/>
                <w:szCs w:val="16"/>
              </w:rPr>
              <w:t>±</w:t>
            </w:r>
            <w:r w:rsidRPr="007A6C09">
              <w:rPr>
                <w:rFonts w:ascii="Garamond" w:eastAsia="Times New Roman" w:hAnsi="Garamond" w:cs="Times New Roman"/>
                <w:sz w:val="16"/>
                <w:szCs w:val="16"/>
              </w:rPr>
              <w:t>5.1</w:t>
            </w:r>
          </w:p>
          <w:p w14:paraId="1BEFB3DB" w14:textId="77777777" w:rsidR="009E6D65" w:rsidRPr="007A6C09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7A6C09">
              <w:rPr>
                <w:rFonts w:ascii="Garamond" w:hAnsi="Garamond"/>
                <w:sz w:val="16"/>
                <w:szCs w:val="16"/>
              </w:rPr>
              <w:t>CON:27.4±4.9</w:t>
            </w:r>
          </w:p>
        </w:tc>
        <w:tc>
          <w:tcPr>
            <w:tcW w:w="850" w:type="dxa"/>
            <w:vAlign w:val="center"/>
          </w:tcPr>
          <w:p w14:paraId="55D39420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30E678FA" w14:textId="77777777" w:rsidR="009E6D65" w:rsidRPr="00062B5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HIIT &amp; 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</w:p>
        </w:tc>
        <w:tc>
          <w:tcPr>
            <w:tcW w:w="2835" w:type="dxa"/>
            <w:vAlign w:val="center"/>
          </w:tcPr>
          <w:p w14:paraId="14BBD123" w14:textId="77777777" w:rsidR="009E6D65" w:rsidRDefault="009E6D65" w:rsidP="009E41D7">
            <w:pPr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491435">
              <w:rPr>
                <w:rFonts w:ascii="Garamond" w:hAnsi="Garamond" w:cstheme="majorBidi"/>
                <w:sz w:val="16"/>
                <w:szCs w:val="16"/>
                <w:lang w:bidi="fa-IR"/>
              </w:rPr>
              <w:t>HIIT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: 33 min, </w:t>
            </w:r>
            <w:r w:rsidRPr="00754F48">
              <w:rPr>
                <w:rFonts w:ascii="Garamond" w:hAnsi="Garamond" w:cstheme="majorBidi"/>
                <w:sz w:val="16"/>
                <w:szCs w:val="16"/>
                <w:lang w:bidi="fa-IR"/>
              </w:rPr>
              <w:t>4</w:t>
            </w:r>
            <w:r>
              <w:rPr>
                <w:rFonts w:ascii="Times New Roman" w:hAnsi="Times New Roman" w:cs="Times New Roman"/>
                <w:sz w:val="16"/>
                <w:szCs w:val="16"/>
                <w:lang w:bidi="fa-IR"/>
              </w:rPr>
              <w:t>×</w:t>
            </w:r>
            <w:r w:rsidRPr="00754F48">
              <w:rPr>
                <w:rFonts w:ascii="Garamond" w:hAnsi="Garamond" w:cstheme="majorBidi"/>
                <w:sz w:val="16"/>
                <w:szCs w:val="16"/>
                <w:lang w:bidi="fa-IR"/>
              </w:rPr>
              <w:t>4 min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754F48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95% </w:t>
            </w:r>
            <w:bookmarkStart w:id="3" w:name="_Hlk204000970"/>
            <w:r w:rsidRPr="00754F48">
              <w:rPr>
                <w:rFonts w:ascii="Garamond" w:hAnsi="Garamond" w:cstheme="majorBidi"/>
                <w:sz w:val="16"/>
                <w:szCs w:val="16"/>
                <w:lang w:bidi="fa-IR"/>
              </w:rPr>
              <w:t>H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R</w:t>
            </w:r>
            <w:r w:rsidRPr="00754F48">
              <w:rPr>
                <w:rFonts w:ascii="Garamond" w:hAnsi="Garamond" w:cstheme="majorBidi"/>
                <w:sz w:val="16"/>
                <w:szCs w:val="16"/>
                <w:lang w:bidi="fa-IR"/>
              </w:rPr>
              <w:t>peak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bookmarkEnd w:id="3"/>
            <w:r w:rsidRPr="009560E3">
              <w:rPr>
                <w:rFonts w:ascii="Garamond" w:hAnsi="Garamond" w:cstheme="majorBidi"/>
                <w:sz w:val="16"/>
                <w:szCs w:val="16"/>
                <w:lang w:bidi="fa-IR"/>
              </w:rPr>
              <w:t>followed by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754F48">
              <w:rPr>
                <w:rFonts w:ascii="Garamond" w:hAnsi="Garamond" w:cstheme="majorBidi"/>
                <w:sz w:val="16"/>
                <w:szCs w:val="16"/>
                <w:lang w:bidi="fa-IR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  <w:lang w:bidi="fa-IR"/>
              </w:rPr>
              <w:t>×</w:t>
            </w:r>
            <w:r w:rsidRPr="00754F48">
              <w:rPr>
                <w:rFonts w:ascii="Garamond" w:hAnsi="Garamond" w:cstheme="majorBidi"/>
                <w:sz w:val="16"/>
                <w:szCs w:val="16"/>
                <w:lang w:bidi="fa-IR"/>
              </w:rPr>
              <w:t>3 min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754F48">
              <w:rPr>
                <w:rFonts w:ascii="Garamond" w:hAnsi="Garamond" w:cstheme="majorBidi"/>
                <w:sz w:val="16"/>
                <w:szCs w:val="16"/>
                <w:lang w:bidi="fa-IR"/>
              </w:rPr>
              <w:t>75% H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R</w:t>
            </w:r>
            <w:r w:rsidRPr="00754F48">
              <w:rPr>
                <w:rFonts w:ascii="Garamond" w:hAnsi="Garamond" w:cstheme="majorBidi"/>
                <w:sz w:val="16"/>
                <w:szCs w:val="16"/>
                <w:lang w:bidi="fa-IR"/>
              </w:rPr>
              <w:t>peak</w:t>
            </w:r>
          </w:p>
          <w:p w14:paraId="0452D5AE" w14:textId="77777777" w:rsidR="009E6D65" w:rsidRDefault="009E6D65" w:rsidP="009E41D7">
            <w:pPr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491435">
              <w:rPr>
                <w:rFonts w:ascii="Garamond" w:hAnsi="Garamond" w:cstheme="majorBidi"/>
                <w:sz w:val="16"/>
                <w:szCs w:val="16"/>
                <w:lang w:bidi="fa-IR"/>
              </w:rPr>
              <w:t>MICT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: 41 min at 65-</w:t>
            </w:r>
            <w:r w:rsidRPr="00754F48">
              <w:rPr>
                <w:rFonts w:ascii="Garamond" w:hAnsi="Garamond" w:cstheme="majorBidi"/>
                <w:sz w:val="16"/>
                <w:szCs w:val="16"/>
                <w:lang w:bidi="fa-IR"/>
              </w:rPr>
              <w:t>75% HRpeak</w:t>
            </w:r>
          </w:p>
        </w:tc>
        <w:tc>
          <w:tcPr>
            <w:tcW w:w="1418" w:type="dxa"/>
            <w:vAlign w:val="center"/>
          </w:tcPr>
          <w:p w14:paraId="78DC1CE5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N</w:t>
            </w:r>
            <w:r w:rsidRPr="00B92A03">
              <w:rPr>
                <w:rFonts w:ascii="Garamond" w:hAnsi="Garamond" w:cstheme="majorBidi"/>
                <w:sz w:val="16"/>
                <w:szCs w:val="16"/>
              </w:rPr>
              <w:t>o exercise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</w:p>
        </w:tc>
        <w:tc>
          <w:tcPr>
            <w:tcW w:w="708" w:type="dxa"/>
            <w:vAlign w:val="center"/>
          </w:tcPr>
          <w:p w14:paraId="2F4D6F3C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2</w:t>
            </w:r>
          </w:p>
          <w:p w14:paraId="48B115F5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4CA42495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501C3408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755FE8">
              <w:rPr>
                <w:rFonts w:ascii="Garamond" w:hAnsi="Garamond" w:cstheme="majorBidi"/>
                <w:sz w:val="16"/>
                <w:szCs w:val="16"/>
              </w:rPr>
              <w:t>IL-6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755FE8">
              <w:rPr>
                <w:rFonts w:ascii="Garamond" w:hAnsi="Garamond" w:cstheme="majorBidi"/>
                <w:sz w:val="16"/>
                <w:szCs w:val="16"/>
              </w:rPr>
              <w:t>IL-10</w:t>
            </w:r>
          </w:p>
          <w:p w14:paraId="6504F0D1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6474F7">
              <w:rPr>
                <w:rFonts w:ascii="Garamond" w:hAnsi="Garamond" w:cstheme="majorBidi"/>
                <w:sz w:val="16"/>
                <w:szCs w:val="16"/>
              </w:rPr>
              <w:t>TNF-</w:t>
            </w:r>
            <w:r w:rsidRPr="00133E7E">
              <w:rPr>
                <w:rFonts w:ascii="Garamond" w:hAnsi="Garamond" w:cstheme="majorBidi"/>
                <w:sz w:val="16"/>
                <w:szCs w:val="16"/>
              </w:rPr>
              <w:t>α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755FE8">
              <w:rPr>
                <w:rFonts w:ascii="Garamond" w:hAnsi="Garamond" w:cstheme="majorBidi"/>
                <w:sz w:val="16"/>
                <w:szCs w:val="16"/>
              </w:rPr>
              <w:t>Leptin</w:t>
            </w:r>
          </w:p>
          <w:p w14:paraId="099780EF" w14:textId="77777777" w:rsidR="009E6D65" w:rsidRPr="0092043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755FE8">
              <w:rPr>
                <w:rFonts w:ascii="Garamond" w:hAnsi="Garamond" w:cstheme="majorBidi"/>
                <w:sz w:val="16"/>
                <w:szCs w:val="16"/>
              </w:rPr>
              <w:t>Adiponectin</w:t>
            </w:r>
          </w:p>
        </w:tc>
      </w:tr>
      <w:tr w:rsidR="009E6D65" w:rsidRPr="001F0A0C" w14:paraId="2FFF2E2A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10147789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Janelsins et al, 2011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Janelsins&lt;/Author&gt;&lt;Year&gt;2011&lt;/Year&gt;&lt;RecNum&gt;3293&lt;/RecNum&gt;&lt;DisplayText&gt;[41]&lt;/DisplayText&gt;&lt;record&gt;&lt;rec-number&gt;3293&lt;/rec-number&gt;&lt;foreign-keys&gt;&lt;key app="EN" db-id="es0afw2zmd5f0ae9txk5edxawv2zpra2pvds" timestamp="1766055779"&gt;3293&lt;/key&gt;&lt;/foreign-keys&gt;&lt;ref-type name="Journal Article"&gt;17&lt;/ref-type&gt;&lt;contributors&gt;&lt;authors&gt;&lt;author&gt;Janelsins, Michelle C&lt;/author&gt;&lt;author&gt;Davis, Paul G&lt;/author&gt;&lt;author&gt;Wideman, Laurie&lt;/author&gt;&lt;author&gt;Katula, Jeffrey A&lt;/author&gt;&lt;author&gt;Sprod, Lisa K&lt;/author&gt;&lt;author&gt;Peppone, Luke J&lt;/author&gt;&lt;author&gt;Palesh, Oxana G&lt;/author&gt;&lt;author&gt;Heckler, Charles E&lt;/author&gt;&lt;author&gt;Williams, Jacqueline P&lt;/author&gt;&lt;author&gt;Morrow, Gary R&lt;/author&gt;&lt;/authors&gt;&lt;/contributors&gt;&lt;titles&gt;&lt;title&gt;Effects of Tai Chi Chuan on insulin and cytokine levels in a randomized controlled pilot study on breast cancer survivors&lt;/title&gt;&lt;secondary-title&gt;Clinical breast cancer&lt;/secondary-title&gt;&lt;/titles&gt;&lt;periodical&gt;&lt;full-title&gt;Clinical breast cancer&lt;/full-title&gt;&lt;/periodical&gt;&lt;pages&gt;161-170&lt;/pages&gt;&lt;volume&gt;11&lt;/volume&gt;&lt;number&gt;3&lt;/number&gt;&lt;dates&gt;&lt;year&gt;2011&lt;/year&gt;&lt;/dates&gt;&lt;isbn&gt;1526-8209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41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7C3A8AFF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9</w:t>
            </w:r>
          </w:p>
        </w:tc>
        <w:tc>
          <w:tcPr>
            <w:tcW w:w="992" w:type="dxa"/>
            <w:vAlign w:val="center"/>
          </w:tcPr>
          <w:p w14:paraId="6CF35CBC" w14:textId="77777777" w:rsidR="009E6D65" w:rsidRPr="00A934CA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4B659D">
              <w:rPr>
                <w:rFonts w:ascii="Garamond" w:hAnsi="Garamond" w:cstheme="majorBidi"/>
                <w:sz w:val="16"/>
                <w:szCs w:val="16"/>
              </w:rPr>
              <w:t>Breast Cancer Survivors</w:t>
            </w:r>
          </w:p>
        </w:tc>
        <w:tc>
          <w:tcPr>
            <w:tcW w:w="1276" w:type="dxa"/>
            <w:vAlign w:val="center"/>
          </w:tcPr>
          <w:p w14:paraId="4F397B20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 w:rsidRPr="00212932">
              <w:rPr>
                <w:rFonts w:ascii="Garamond" w:eastAsia="Times New Roman" w:hAnsi="Garamond" w:cs="Times New Roman"/>
                <w:sz w:val="16"/>
                <w:szCs w:val="16"/>
              </w:rPr>
              <w:t>54.3</w:t>
            </w:r>
            <w:r w:rsidRPr="007A6C09">
              <w:rPr>
                <w:rFonts w:ascii="Garamond" w:hAnsi="Garamond"/>
                <w:sz w:val="16"/>
                <w:szCs w:val="16"/>
              </w:rPr>
              <w:t>±</w:t>
            </w:r>
            <w:r w:rsidRPr="00212932">
              <w:rPr>
                <w:rFonts w:ascii="Garamond" w:eastAsia="Times New Roman" w:hAnsi="Garamond" w:cs="Times New Roman"/>
                <w:sz w:val="16"/>
                <w:szCs w:val="16"/>
              </w:rPr>
              <w:t>10.6</w:t>
            </w:r>
          </w:p>
          <w:p w14:paraId="6B356AF1" w14:textId="77777777" w:rsidR="009E6D65" w:rsidRPr="001F0A0C" w:rsidRDefault="009E6D65" w:rsidP="009E41D7">
            <w:pPr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</w:t>
            </w:r>
            <w:r w:rsidRPr="00212932">
              <w:rPr>
                <w:rFonts w:ascii="Garamond" w:hAnsi="Garamond"/>
                <w:sz w:val="16"/>
                <w:szCs w:val="16"/>
              </w:rPr>
              <w:t>52.7</w:t>
            </w:r>
            <w:r w:rsidRPr="007A6C09">
              <w:rPr>
                <w:rFonts w:ascii="Garamond" w:hAnsi="Garamond"/>
                <w:sz w:val="16"/>
                <w:szCs w:val="16"/>
              </w:rPr>
              <w:t>±</w:t>
            </w:r>
            <w:r w:rsidRPr="00212932">
              <w:rPr>
                <w:rFonts w:ascii="Garamond" w:hAnsi="Garamond"/>
                <w:sz w:val="16"/>
                <w:szCs w:val="16"/>
              </w:rPr>
              <w:t>6.</w:t>
            </w:r>
            <w:r>
              <w:rPr>
                <w:rFonts w:ascii="Garamond" w:hAnsi="Garamond"/>
                <w:sz w:val="16"/>
                <w:szCs w:val="16"/>
              </w:rPr>
              <w:t>7</w:t>
            </w:r>
          </w:p>
        </w:tc>
        <w:tc>
          <w:tcPr>
            <w:tcW w:w="1276" w:type="dxa"/>
            <w:vAlign w:val="center"/>
          </w:tcPr>
          <w:p w14:paraId="7B54841A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 w:rsidRPr="00212932">
              <w:rPr>
                <w:rFonts w:ascii="Garamond" w:eastAsia="Times New Roman" w:hAnsi="Garamond" w:cs="Times New Roman"/>
                <w:sz w:val="16"/>
                <w:szCs w:val="16"/>
              </w:rPr>
              <w:t>24.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9</w:t>
            </w:r>
            <w:r w:rsidRPr="007A6C09">
              <w:rPr>
                <w:rFonts w:ascii="Garamond" w:hAnsi="Garamond"/>
                <w:sz w:val="16"/>
                <w:szCs w:val="16"/>
              </w:rPr>
              <w:t>±</w:t>
            </w:r>
            <w:r w:rsidRPr="00212932">
              <w:rPr>
                <w:rFonts w:ascii="Garamond" w:eastAsia="Times New Roman" w:hAnsi="Garamond" w:cs="Times New Roman"/>
                <w:sz w:val="16"/>
                <w:szCs w:val="16"/>
              </w:rPr>
              <w:t>5.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8</w:t>
            </w:r>
          </w:p>
          <w:p w14:paraId="745CD0A7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</w:t>
            </w:r>
            <w:r w:rsidRPr="00212932">
              <w:rPr>
                <w:rFonts w:ascii="Garamond" w:hAnsi="Garamond"/>
                <w:sz w:val="16"/>
                <w:szCs w:val="16"/>
              </w:rPr>
              <w:t>2</w:t>
            </w:r>
            <w:r>
              <w:rPr>
                <w:rFonts w:ascii="Garamond" w:hAnsi="Garamond"/>
                <w:sz w:val="16"/>
                <w:szCs w:val="16"/>
              </w:rPr>
              <w:t>5.0</w:t>
            </w:r>
            <w:r w:rsidRPr="007A6C09">
              <w:rPr>
                <w:rFonts w:ascii="Garamond" w:hAnsi="Garamond"/>
                <w:sz w:val="16"/>
                <w:szCs w:val="16"/>
              </w:rPr>
              <w:t>±</w:t>
            </w:r>
            <w:r w:rsidRPr="00212932">
              <w:rPr>
                <w:rFonts w:ascii="Garamond" w:hAnsi="Garamond"/>
                <w:sz w:val="16"/>
                <w:szCs w:val="16"/>
              </w:rPr>
              <w:t>4.</w:t>
            </w:r>
            <w:r>
              <w:rPr>
                <w:rFonts w:ascii="Garamond" w:hAnsi="Garamond"/>
                <w:sz w:val="16"/>
                <w:szCs w:val="16"/>
              </w:rPr>
              <w:t>4</w:t>
            </w:r>
          </w:p>
        </w:tc>
        <w:tc>
          <w:tcPr>
            <w:tcW w:w="850" w:type="dxa"/>
            <w:vAlign w:val="center"/>
          </w:tcPr>
          <w:p w14:paraId="27BD9693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2F463B47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BA6F37">
              <w:rPr>
                <w:rFonts w:ascii="Garamond" w:hAnsi="Garamond" w:cstheme="majorBidi"/>
                <w:sz w:val="16"/>
                <w:szCs w:val="16"/>
              </w:rPr>
              <w:t>Tai Chi Chuan</w:t>
            </w:r>
          </w:p>
        </w:tc>
        <w:tc>
          <w:tcPr>
            <w:tcW w:w="2835" w:type="dxa"/>
            <w:vAlign w:val="center"/>
          </w:tcPr>
          <w:p w14:paraId="345CDD46" w14:textId="77777777" w:rsidR="009E6D65" w:rsidRPr="00A934CA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5A7420">
              <w:rPr>
                <w:rFonts w:ascii="Garamond" w:hAnsi="Garamond" w:cstheme="majorBidi"/>
                <w:sz w:val="16"/>
                <w:szCs w:val="16"/>
                <w:lang w:bidi="fa-IR"/>
              </w:rPr>
              <w:t>40-mi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n</w:t>
            </w:r>
            <w:r w:rsidRPr="005A7420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practice of a 15-move short form of Yang-style Tai Chi Chuan</w:t>
            </w:r>
          </w:p>
        </w:tc>
        <w:tc>
          <w:tcPr>
            <w:tcW w:w="1418" w:type="dxa"/>
            <w:vAlign w:val="center"/>
          </w:tcPr>
          <w:p w14:paraId="69A18F08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N</w:t>
            </w:r>
            <w:r w:rsidRPr="00F73E6D">
              <w:rPr>
                <w:rFonts w:ascii="Garamond" w:hAnsi="Garamond" w:cstheme="majorBidi"/>
                <w:sz w:val="16"/>
                <w:szCs w:val="16"/>
              </w:rPr>
              <w:t>on-physical activity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- 60-min </w:t>
            </w:r>
            <w:r w:rsidRPr="00F73E6D">
              <w:rPr>
                <w:rFonts w:ascii="Garamond" w:hAnsi="Garamond" w:cstheme="majorBidi"/>
                <w:sz w:val="16"/>
                <w:szCs w:val="16"/>
              </w:rPr>
              <w:t>psychosocial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r w:rsidRPr="00F73E6D">
              <w:rPr>
                <w:rFonts w:ascii="Garamond" w:hAnsi="Garamond" w:cstheme="majorBidi"/>
                <w:sz w:val="16"/>
                <w:szCs w:val="16"/>
              </w:rPr>
              <w:t>therapy</w:t>
            </w:r>
          </w:p>
        </w:tc>
        <w:tc>
          <w:tcPr>
            <w:tcW w:w="708" w:type="dxa"/>
            <w:vAlign w:val="center"/>
          </w:tcPr>
          <w:p w14:paraId="75F9267B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2</w:t>
            </w:r>
          </w:p>
          <w:p w14:paraId="72463132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09DA3664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13654B1C" w14:textId="77777777" w:rsidR="009E6D65" w:rsidRPr="00CD1F36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755FE8">
              <w:rPr>
                <w:rFonts w:ascii="Garamond" w:hAnsi="Garamond" w:cstheme="majorBidi"/>
                <w:sz w:val="16"/>
                <w:szCs w:val="16"/>
              </w:rPr>
              <w:t>IL-6</w:t>
            </w:r>
          </w:p>
        </w:tc>
      </w:tr>
      <w:tr w:rsidR="009E6D65" w:rsidRPr="001F0A0C" w14:paraId="15CA02DD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6B9AD58D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Jones et al, 2013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Jones&lt;/Author&gt;&lt;Year&gt;2013&lt;/Year&gt;&lt;RecNum&gt;3294&lt;/RecNum&gt;&lt;DisplayText&gt;[30]&lt;/DisplayText&gt;&lt;record&gt;&lt;rec-number&gt;3294&lt;/rec-number&gt;&lt;foreign-keys&gt;&lt;key app="EN" db-id="es0afw2zmd5f0ae9txk5edxawv2zpra2pvds" timestamp="1766055779"&gt;3294&lt;/key&gt;&lt;/foreign-keys&gt;&lt;ref-type name="Journal Article"&gt;17&lt;/ref-type&gt;&lt;contributors&gt;&lt;authors&gt;&lt;author&gt;Jones, Sara B&lt;/author&gt;&lt;author&gt;Thomas, Gwendolyn A&lt;/author&gt;&lt;author&gt;Hesselsweet, Sara D&lt;/author&gt;&lt;author&gt;Alvarez-Reeves, Marty&lt;/author&gt;&lt;author&gt;Yu, Herbert&lt;/author&gt;&lt;author&gt;Irwin, Melinda L&lt;/author&gt;&lt;/authors&gt;&lt;/contributors&gt;&lt;titles&gt;&lt;title&gt;Effect of exercise on markers of inflammation in breast cancer survivors: the Yale exercise and survivorship study&lt;/title&gt;&lt;secondary-title&gt;Cancer Prevention Research&lt;/secondary-title&gt;&lt;/titles&gt;&lt;periodical&gt;&lt;full-title&gt;Cancer Prevention Research&lt;/full-title&gt;&lt;/periodical&gt;&lt;pages&gt;109-118&lt;/pages&gt;&lt;volume&gt;6&lt;/volume&gt;&lt;number&gt;2&lt;/number&gt;&lt;dates&gt;&lt;year&gt;2013&lt;/year&gt;&lt;/dates&gt;&lt;isbn&gt;1940-6207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30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2DFF6953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67</w:t>
            </w:r>
          </w:p>
        </w:tc>
        <w:tc>
          <w:tcPr>
            <w:tcW w:w="992" w:type="dxa"/>
            <w:vAlign w:val="center"/>
          </w:tcPr>
          <w:p w14:paraId="3A786C98" w14:textId="77777777" w:rsidR="009E6D65" w:rsidRPr="004B659D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B910CA">
              <w:rPr>
                <w:rFonts w:ascii="Garamond" w:hAnsi="Garamond" w:cstheme="majorBidi"/>
                <w:sz w:val="16"/>
                <w:szCs w:val="16"/>
              </w:rPr>
              <w:t>Breast Cancer Survivors</w:t>
            </w:r>
          </w:p>
        </w:tc>
        <w:tc>
          <w:tcPr>
            <w:tcW w:w="1276" w:type="dxa"/>
            <w:vAlign w:val="center"/>
          </w:tcPr>
          <w:p w14:paraId="38EADC16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56.4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9.6</w:t>
            </w:r>
          </w:p>
          <w:p w14:paraId="2509FBCE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55.4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7.6</w:t>
            </w:r>
          </w:p>
        </w:tc>
        <w:tc>
          <w:tcPr>
            <w:tcW w:w="1276" w:type="dxa"/>
            <w:vAlign w:val="center"/>
          </w:tcPr>
          <w:p w14:paraId="0B0DD013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30.6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6.0</w:t>
            </w:r>
          </w:p>
          <w:p w14:paraId="2BF43242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29.45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7.3</w:t>
            </w:r>
          </w:p>
        </w:tc>
        <w:tc>
          <w:tcPr>
            <w:tcW w:w="850" w:type="dxa"/>
            <w:vAlign w:val="center"/>
          </w:tcPr>
          <w:p w14:paraId="5238E125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6B223A1B" w14:textId="77777777" w:rsidR="009E6D65" w:rsidRPr="00BA6F37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</w:p>
        </w:tc>
        <w:tc>
          <w:tcPr>
            <w:tcW w:w="2835" w:type="dxa"/>
            <w:vAlign w:val="center"/>
          </w:tcPr>
          <w:p w14:paraId="1B1C0CB4" w14:textId="77777777" w:rsidR="009E6D65" w:rsidRPr="005A7420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AB5708">
              <w:rPr>
                <w:rFonts w:ascii="Garamond" w:hAnsi="Garamond" w:cstheme="majorBidi"/>
                <w:sz w:val="16"/>
                <w:szCs w:val="16"/>
                <w:lang w:bidi="fa-IR"/>
              </w:rPr>
              <w:t>15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-</w:t>
            </w:r>
            <w:r w:rsidRPr="00AB5708">
              <w:rPr>
                <w:rFonts w:ascii="Garamond" w:hAnsi="Garamond" w:cstheme="majorBidi"/>
                <w:sz w:val="16"/>
                <w:szCs w:val="16"/>
                <w:lang w:bidi="fa-IR"/>
              </w:rPr>
              <w:t>30 min at 50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-</w:t>
            </w:r>
            <w:r w:rsidRPr="00AB5708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80% </w:t>
            </w:r>
            <w:r w:rsidRPr="005438AA">
              <w:rPr>
                <w:rFonts w:ascii="Garamond" w:hAnsi="Garamond" w:cstheme="majorBidi"/>
                <w:sz w:val="16"/>
                <w:szCs w:val="16"/>
              </w:rPr>
              <w:t xml:space="preserve"> HR</w:t>
            </w:r>
            <w:r w:rsidRPr="00D34EE6">
              <w:rPr>
                <w:rFonts w:ascii="Garamond" w:hAnsi="Garamond" w:cstheme="majorBidi"/>
                <w:sz w:val="16"/>
                <w:szCs w:val="16"/>
                <w:vertAlign w:val="subscript"/>
              </w:rPr>
              <w:t>max</w:t>
            </w:r>
          </w:p>
        </w:tc>
        <w:tc>
          <w:tcPr>
            <w:tcW w:w="1418" w:type="dxa"/>
            <w:vAlign w:val="center"/>
          </w:tcPr>
          <w:p w14:paraId="1E2028A3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U</w:t>
            </w:r>
            <w:r w:rsidRPr="000724E5">
              <w:rPr>
                <w:rFonts w:ascii="Garamond" w:hAnsi="Garamond" w:cstheme="majorBidi"/>
                <w:sz w:val="16"/>
                <w:szCs w:val="16"/>
              </w:rPr>
              <w:t>sual care</w:t>
            </w:r>
          </w:p>
        </w:tc>
        <w:tc>
          <w:tcPr>
            <w:tcW w:w="708" w:type="dxa"/>
            <w:vAlign w:val="center"/>
          </w:tcPr>
          <w:p w14:paraId="52C3C77C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E853BF">
              <w:rPr>
                <w:rFonts w:ascii="Garamond" w:hAnsi="Garamond" w:cstheme="majorBidi"/>
                <w:sz w:val="16"/>
                <w:szCs w:val="16"/>
              </w:rPr>
              <w:t>6 months</w:t>
            </w:r>
          </w:p>
        </w:tc>
        <w:tc>
          <w:tcPr>
            <w:tcW w:w="567" w:type="dxa"/>
            <w:vAlign w:val="center"/>
          </w:tcPr>
          <w:p w14:paraId="3BC8CAD2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-5</w:t>
            </w:r>
          </w:p>
        </w:tc>
        <w:tc>
          <w:tcPr>
            <w:tcW w:w="1017" w:type="dxa"/>
            <w:vAlign w:val="center"/>
          </w:tcPr>
          <w:p w14:paraId="2119ADE9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FF2CA0">
              <w:rPr>
                <w:rFonts w:ascii="Garamond" w:hAnsi="Garamond" w:cstheme="majorBidi"/>
                <w:sz w:val="16"/>
                <w:szCs w:val="16"/>
              </w:rPr>
              <w:t>IL-6</w:t>
            </w:r>
            <w:r>
              <w:rPr>
                <w:rFonts w:ascii="Garamond" w:hAnsi="Garamond" w:cstheme="majorBidi"/>
                <w:sz w:val="16"/>
                <w:szCs w:val="16"/>
              </w:rPr>
              <w:t>,</w:t>
            </w:r>
            <w:r w:rsidRPr="00FF2CA0">
              <w:rPr>
                <w:rFonts w:ascii="Garamond" w:hAnsi="Garamond" w:cstheme="majorBidi"/>
                <w:sz w:val="16"/>
                <w:szCs w:val="16"/>
              </w:rPr>
              <w:t xml:space="preserve"> CRP</w:t>
            </w:r>
          </w:p>
          <w:p w14:paraId="71319264" w14:textId="77777777" w:rsidR="009E6D65" w:rsidRPr="00755FE8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6474F7">
              <w:rPr>
                <w:rFonts w:ascii="Garamond" w:hAnsi="Garamond" w:cstheme="majorBidi"/>
                <w:sz w:val="16"/>
                <w:szCs w:val="16"/>
              </w:rPr>
              <w:t>TNF-</w:t>
            </w:r>
            <w:r w:rsidRPr="00133E7E">
              <w:rPr>
                <w:rFonts w:ascii="Garamond" w:hAnsi="Garamond" w:cstheme="majorBidi"/>
                <w:sz w:val="16"/>
                <w:szCs w:val="16"/>
              </w:rPr>
              <w:t>α</w:t>
            </w:r>
          </w:p>
        </w:tc>
      </w:tr>
      <w:tr w:rsidR="009E6D65" w:rsidRPr="001F0A0C" w14:paraId="419F65B6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01DC8792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lastRenderedPageBreak/>
              <w:t xml:space="preserve">Lee et al, 2022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Lee&lt;/Author&gt;&lt;Year&gt;2022&lt;/Year&gt;&lt;RecNum&gt;3295&lt;/RecNum&gt;&lt;DisplayText&gt;[47]&lt;/DisplayText&gt;&lt;record&gt;&lt;rec-number&gt;3295&lt;/rec-number&gt;&lt;foreign-keys&gt;&lt;key app="EN" db-id="es0afw2zmd5f0ae9txk5edxawv2zpra2pvds" timestamp="1766055779"&gt;3295&lt;/key&gt;&lt;/foreign-keys&gt;&lt;ref-type name="Journal Article"&gt;17&lt;/ref-type&gt;&lt;contributors&gt;&lt;authors&gt;&lt;author&gt;Lee, Kwang-Jin&lt;/author&gt;&lt;author&gt;An, Keun-Ok&lt;/author&gt;&lt;/authors&gt;&lt;/contributors&gt;&lt;titles&gt;&lt;title&gt;Impact of high-intensity circuit resistance exercise on physical fitness, inflammation, and immune cells in female breast cancer survivors: a randomized control trial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5463&lt;/pages&gt;&lt;volume&gt;19&lt;/volume&gt;&lt;number&gt;9&lt;/number&gt;&lt;dates&gt;&lt;year&gt;2022&lt;/year&gt;&lt;/dates&gt;&lt;isbn&gt;1660-4601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47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044990C2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0</w:t>
            </w:r>
          </w:p>
        </w:tc>
        <w:tc>
          <w:tcPr>
            <w:tcW w:w="992" w:type="dxa"/>
            <w:vAlign w:val="center"/>
          </w:tcPr>
          <w:p w14:paraId="1543161C" w14:textId="77777777" w:rsidR="009E6D65" w:rsidRPr="004B659D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327FB2">
              <w:rPr>
                <w:rFonts w:ascii="Garamond" w:hAnsi="Garamond" w:cstheme="majorBidi"/>
                <w:sz w:val="16"/>
                <w:szCs w:val="16"/>
              </w:rPr>
              <w:t>Breast Cancer Survivors</w:t>
            </w:r>
          </w:p>
        </w:tc>
        <w:tc>
          <w:tcPr>
            <w:tcW w:w="1276" w:type="dxa"/>
            <w:vAlign w:val="center"/>
          </w:tcPr>
          <w:p w14:paraId="49B3DA0C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 w:rsidRPr="00C1264D">
              <w:rPr>
                <w:rFonts w:ascii="Garamond" w:eastAsia="Times New Roman" w:hAnsi="Garamond" w:cs="Times New Roman"/>
                <w:sz w:val="16"/>
                <w:szCs w:val="16"/>
              </w:rPr>
              <w:t>54.7±5.1</w:t>
            </w:r>
          </w:p>
          <w:p w14:paraId="13C0DD8F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</w:t>
            </w:r>
            <w:r w:rsidRPr="00C1264D">
              <w:rPr>
                <w:rFonts w:ascii="Garamond" w:hAnsi="Garamond"/>
                <w:sz w:val="16"/>
                <w:szCs w:val="16"/>
              </w:rPr>
              <w:t>55.4±4.3</w:t>
            </w:r>
          </w:p>
        </w:tc>
        <w:tc>
          <w:tcPr>
            <w:tcW w:w="1276" w:type="dxa"/>
            <w:vAlign w:val="center"/>
          </w:tcPr>
          <w:p w14:paraId="690074FD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 w:rsidRPr="004423C9">
              <w:rPr>
                <w:rFonts w:ascii="Garamond" w:eastAsia="Times New Roman" w:hAnsi="Garamond" w:cs="Times New Roman"/>
                <w:sz w:val="16"/>
                <w:szCs w:val="16"/>
              </w:rPr>
              <w:t>24.2±3.9</w:t>
            </w:r>
            <w:r>
              <w:rPr>
                <w:rFonts w:ascii="Garamond" w:hAnsi="Garamond"/>
                <w:sz w:val="16"/>
                <w:szCs w:val="16"/>
              </w:rPr>
              <w:t xml:space="preserve"> CON:</w:t>
            </w:r>
            <w:r w:rsidRPr="004423C9">
              <w:rPr>
                <w:rFonts w:ascii="Garamond" w:hAnsi="Garamond"/>
                <w:sz w:val="16"/>
                <w:szCs w:val="16"/>
              </w:rPr>
              <w:t>23.6±3.0</w:t>
            </w:r>
          </w:p>
        </w:tc>
        <w:tc>
          <w:tcPr>
            <w:tcW w:w="850" w:type="dxa"/>
            <w:vAlign w:val="center"/>
          </w:tcPr>
          <w:p w14:paraId="5194F709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5AD5E80A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</w:p>
          <w:p w14:paraId="5B33A451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R</w:t>
            </w:r>
            <w:r w:rsidRPr="00C956FC">
              <w:rPr>
                <w:rFonts w:ascii="Garamond" w:hAnsi="Garamond" w:cstheme="majorBidi"/>
                <w:sz w:val="16"/>
                <w:szCs w:val="16"/>
              </w:rPr>
              <w:t>esistance</w:t>
            </w:r>
          </w:p>
          <w:p w14:paraId="6733ABB6" w14:textId="77777777" w:rsidR="009E6D65" w:rsidRPr="00BA6F37" w:rsidRDefault="009E6D65" w:rsidP="009E41D7">
            <w:pPr>
              <w:rPr>
                <w:rFonts w:ascii="Garamond" w:hAnsi="Garamond" w:cstheme="majorBidi"/>
                <w:sz w:val="16"/>
                <w:szCs w:val="16"/>
              </w:rPr>
            </w:pPr>
          </w:p>
        </w:tc>
        <w:tc>
          <w:tcPr>
            <w:tcW w:w="2835" w:type="dxa"/>
            <w:vAlign w:val="center"/>
          </w:tcPr>
          <w:p w14:paraId="444F61B9" w14:textId="77777777" w:rsidR="009E6D65" w:rsidRPr="00C72A66" w:rsidRDefault="009E6D65" w:rsidP="009E41D7">
            <w:pPr>
              <w:jc w:val="center"/>
              <w:rPr>
                <w:rFonts w:ascii="Garamond" w:hAnsi="Garamond" w:cstheme="majorBidi"/>
                <w:color w:val="ED0000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50 </w:t>
            </w:r>
            <w:r w:rsidRPr="00C72A66">
              <w:rPr>
                <w:rFonts w:ascii="Garamond" w:hAnsi="Garamond" w:cstheme="majorBidi"/>
                <w:sz w:val="16"/>
                <w:szCs w:val="16"/>
                <w:lang w:bidi="fa-IR"/>
              </w:rPr>
              <w:t>min</w:t>
            </w:r>
            <w:r w:rsidRPr="00C72A66">
              <w:rPr>
                <w:rFonts w:ascii="Garamond" w:hAnsi="Garamond" w:cstheme="majorBidi"/>
                <w:sz w:val="16"/>
                <w:szCs w:val="16"/>
              </w:rPr>
              <w:t xml:space="preserve"> of high-intensity circuit resistance exercise (HCRE)</w:t>
            </w:r>
            <w:r w:rsidRPr="00C72A66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, 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8 </w:t>
            </w:r>
            <w:r w:rsidRPr="00E65BA5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exercises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9B4A3A">
              <w:rPr>
                <w:rFonts w:ascii="Garamond" w:hAnsi="Garamond" w:cstheme="majorBidi"/>
                <w:sz w:val="16"/>
                <w:szCs w:val="16"/>
                <w:lang w:bidi="fa-IR"/>
              </w:rPr>
              <w:t>included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3-4 sets of 8-16 </w:t>
            </w:r>
            <w:r w:rsidRPr="00FF70BB">
              <w:rPr>
                <w:rFonts w:ascii="Garamond" w:hAnsi="Garamond" w:cstheme="majorBidi"/>
                <w:sz w:val="16"/>
                <w:szCs w:val="16"/>
                <w:lang w:bidi="fa-IR"/>
              </w:rPr>
              <w:t>repetitions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at 40-80% 1RM </w:t>
            </w:r>
            <w:r w:rsidRPr="00E65BA5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with a 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3-min</w:t>
            </w:r>
            <w:r w:rsidRPr="00E65BA5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rest period after each set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S</w:t>
            </w:r>
          </w:p>
        </w:tc>
        <w:tc>
          <w:tcPr>
            <w:tcW w:w="1418" w:type="dxa"/>
            <w:vAlign w:val="center"/>
          </w:tcPr>
          <w:p w14:paraId="3464D2AB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O</w:t>
            </w:r>
            <w:r w:rsidRPr="00630224">
              <w:rPr>
                <w:rFonts w:ascii="Garamond" w:hAnsi="Garamond" w:cstheme="majorBidi"/>
                <w:sz w:val="16"/>
                <w:szCs w:val="16"/>
              </w:rPr>
              <w:t>nly performed activities of daily living during the study period.</w:t>
            </w:r>
          </w:p>
        </w:tc>
        <w:tc>
          <w:tcPr>
            <w:tcW w:w="708" w:type="dxa"/>
            <w:vAlign w:val="center"/>
          </w:tcPr>
          <w:p w14:paraId="1AF2C982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2</w:t>
            </w:r>
          </w:p>
          <w:p w14:paraId="6F293C77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1C01A2EF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-3</w:t>
            </w:r>
          </w:p>
        </w:tc>
        <w:tc>
          <w:tcPr>
            <w:tcW w:w="1017" w:type="dxa"/>
            <w:vAlign w:val="center"/>
          </w:tcPr>
          <w:p w14:paraId="05D46E7D" w14:textId="77777777" w:rsidR="009E6D65" w:rsidRPr="00755FE8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327FB2">
              <w:rPr>
                <w:rFonts w:ascii="Garamond" w:hAnsi="Garamond" w:cstheme="majorBidi"/>
                <w:sz w:val="16"/>
                <w:szCs w:val="16"/>
              </w:rPr>
              <w:t>hsCRP</w:t>
            </w:r>
          </w:p>
        </w:tc>
      </w:tr>
      <w:tr w:rsidR="009E6D65" w:rsidRPr="001F0A0C" w14:paraId="3F5C8934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1B0DC8B7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color w:val="000000" w:themeColor="text1"/>
                <w:sz w:val="16"/>
                <w:szCs w:val="16"/>
              </w:rPr>
              <w:t xml:space="preserve">Ligibel et al, 2019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Ligibel&lt;/Author&gt;&lt;Year&gt;2019&lt;/Year&gt;&lt;RecNum&gt;3296&lt;/RecNum&gt;&lt;DisplayText&gt;[46]&lt;/DisplayText&gt;&lt;record&gt;&lt;rec-number&gt;3296&lt;/rec-number&gt;&lt;foreign-keys&gt;&lt;key app="EN" db-id="es0afw2zmd5f0ae9txk5edxawv2zpra2pvds" timestamp="1766055779"&gt;3296&lt;/key&gt;&lt;/foreign-keys&gt;&lt;ref-type name="Journal Article"&gt;17&lt;/ref-type&gt;&lt;contributors&gt;&lt;authors&gt;&lt;author&gt;Ligibel, Jennifer A&lt;/author&gt;&lt;author&gt;Dillon, Deborah&lt;/author&gt;&lt;author&gt;Giobbie-Hurder, Anita&lt;/author&gt;&lt;author&gt;McTiernan, Anne&lt;/author&gt;&lt;author&gt;Frank, Elizabeth&lt;/author&gt;&lt;author&gt;Cornwell, MacIntosh&lt;/author&gt;&lt;author&gt;Pun, Matthew&lt;/author&gt;&lt;author&gt;Campbell, Nancy&lt;/author&gt;&lt;author&gt;Dowling, Ryan JO&lt;/author&gt;&lt;author&gt;Chang, Martin C&lt;/author&gt;&lt;/authors&gt;&lt;/contributors&gt;&lt;titles&gt;&lt;title&gt;Impact of a pre-operative exercise intervention on breast cancer proliferation and gene expression: results from the pre-operative health and body (PreHAB) study&lt;/title&gt;&lt;secondary-title&gt;Clinical Cancer Research&lt;/secondary-title&gt;&lt;/titles&gt;&lt;periodical&gt;&lt;full-title&gt;Clinical Cancer Research&lt;/full-title&gt;&lt;/periodical&gt;&lt;pages&gt;5398-5406&lt;/pages&gt;&lt;volume&gt;25&lt;/volume&gt;&lt;number&gt;17&lt;/number&gt;&lt;dates&gt;&lt;year&gt;2019&lt;/year&gt;&lt;/dates&gt;&lt;isbn&gt;1078-0432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46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7AD9E6E6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46</w:t>
            </w:r>
          </w:p>
        </w:tc>
        <w:tc>
          <w:tcPr>
            <w:tcW w:w="992" w:type="dxa"/>
            <w:vAlign w:val="center"/>
          </w:tcPr>
          <w:p w14:paraId="147BFE44" w14:textId="77777777" w:rsidR="009E6D65" w:rsidRPr="00327FB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327FB2">
              <w:rPr>
                <w:rFonts w:ascii="Garamond" w:hAnsi="Garamond" w:cstheme="majorBidi"/>
                <w:sz w:val="16"/>
                <w:szCs w:val="16"/>
              </w:rPr>
              <w:t>Breast Cancer</w:t>
            </w:r>
          </w:p>
        </w:tc>
        <w:tc>
          <w:tcPr>
            <w:tcW w:w="1276" w:type="dxa"/>
            <w:vAlign w:val="center"/>
          </w:tcPr>
          <w:p w14:paraId="73D64227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52.3</w:t>
            </w:r>
            <w:r w:rsidRPr="00C1264D">
              <w:rPr>
                <w:rFonts w:ascii="Garamond" w:eastAsia="Times New Roman" w:hAnsi="Garamond" w:cs="Times New Roman"/>
                <w:sz w:val="16"/>
                <w:szCs w:val="16"/>
              </w:rPr>
              <w:t>±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9.6</w:t>
            </w:r>
          </w:p>
          <w:p w14:paraId="7DB4CEFF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53.1</w:t>
            </w:r>
            <w:r w:rsidRPr="00C1264D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7.9</w:t>
            </w:r>
          </w:p>
        </w:tc>
        <w:tc>
          <w:tcPr>
            <w:tcW w:w="1276" w:type="dxa"/>
            <w:vAlign w:val="center"/>
          </w:tcPr>
          <w:p w14:paraId="1C75FE28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  <w:lang w:bidi="fa-IR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30.3</w:t>
            </w:r>
            <w:r w:rsidRPr="004423C9">
              <w:rPr>
                <w:rFonts w:ascii="Garamond" w:eastAsia="Times New Roman" w:hAnsi="Garamond" w:cs="Times New Roman"/>
                <w:sz w:val="16"/>
                <w:szCs w:val="16"/>
              </w:rPr>
              <w:t>±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5.9</w:t>
            </w:r>
            <w:r>
              <w:rPr>
                <w:rFonts w:ascii="Garamond" w:hAnsi="Garamond"/>
                <w:sz w:val="16"/>
                <w:szCs w:val="16"/>
              </w:rPr>
              <w:t xml:space="preserve"> CON:31.4</w:t>
            </w:r>
            <w:r w:rsidRPr="004423C9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6.8</w:t>
            </w:r>
          </w:p>
        </w:tc>
        <w:tc>
          <w:tcPr>
            <w:tcW w:w="850" w:type="dxa"/>
            <w:vAlign w:val="center"/>
          </w:tcPr>
          <w:p w14:paraId="75A3FF32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2F8229FC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62B5B">
              <w:rPr>
                <w:rFonts w:ascii="Garamond" w:hAnsi="Garamond" w:cstheme="majorBidi"/>
                <w:sz w:val="16"/>
                <w:szCs w:val="16"/>
              </w:rPr>
              <w:t>Combined</w:t>
            </w:r>
          </w:p>
          <w:p w14:paraId="2F917619" w14:textId="77777777" w:rsidR="009E6D65" w:rsidRPr="00BA6F37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(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&amp;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R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sistance</w:t>
            </w:r>
            <w:r>
              <w:rPr>
                <w:rFonts w:ascii="Garamond" w:hAnsi="Garamond" w:cstheme="majorBidi"/>
                <w:sz w:val="16"/>
                <w:szCs w:val="16"/>
              </w:rPr>
              <w:t>)</w:t>
            </w:r>
          </w:p>
        </w:tc>
        <w:tc>
          <w:tcPr>
            <w:tcW w:w="2835" w:type="dxa"/>
            <w:vAlign w:val="center"/>
          </w:tcPr>
          <w:p w14:paraId="7A6C76D8" w14:textId="77777777" w:rsidR="009E6D65" w:rsidRPr="005A7420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30-40 min </w:t>
            </w:r>
            <w:r w:rsidRPr="0064383B">
              <w:rPr>
                <w:rFonts w:ascii="Garamond" w:hAnsi="Garamond" w:cstheme="majorBidi"/>
                <w:sz w:val="16"/>
                <w:szCs w:val="16"/>
                <w:lang w:bidi="fa-IR"/>
              </w:rPr>
              <w:t>of at least moderate-intensity aerobic exercise, followed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64383B">
              <w:rPr>
                <w:rFonts w:ascii="Garamond" w:hAnsi="Garamond" w:cstheme="majorBidi"/>
                <w:sz w:val="16"/>
                <w:szCs w:val="16"/>
                <w:lang w:bidi="fa-IR"/>
              </w:rPr>
              <w:t>by 20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min </w:t>
            </w:r>
            <w:r w:rsidRPr="0064383B">
              <w:rPr>
                <w:rFonts w:ascii="Garamond" w:hAnsi="Garamond" w:cstheme="majorBidi"/>
                <w:sz w:val="16"/>
                <w:szCs w:val="16"/>
                <w:lang w:bidi="fa-IR"/>
              </w:rPr>
              <w:t>of strength training</w:t>
            </w:r>
          </w:p>
        </w:tc>
        <w:tc>
          <w:tcPr>
            <w:tcW w:w="1418" w:type="dxa"/>
            <w:vAlign w:val="center"/>
          </w:tcPr>
          <w:p w14:paraId="2E182D89" w14:textId="77777777" w:rsidR="009E6D65" w:rsidRPr="0064383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R</w:t>
            </w:r>
            <w:r w:rsidRPr="0064383B">
              <w:rPr>
                <w:rFonts w:ascii="Garamond" w:hAnsi="Garamond" w:cstheme="majorBidi"/>
                <w:sz w:val="16"/>
                <w:szCs w:val="16"/>
              </w:rPr>
              <w:t>eceived a relaxation-based mind–body intervention, including the book and a relaxation</w:t>
            </w:r>
          </w:p>
        </w:tc>
        <w:tc>
          <w:tcPr>
            <w:tcW w:w="708" w:type="dxa"/>
            <w:vAlign w:val="center"/>
          </w:tcPr>
          <w:p w14:paraId="7097BE5A" w14:textId="77777777" w:rsidR="009E6D65" w:rsidRPr="00FF5773" w:rsidRDefault="009E6D65" w:rsidP="009E41D7">
            <w:pPr>
              <w:jc w:val="center"/>
              <w:rPr>
                <w:rFonts w:ascii="Garamond" w:hAnsi="Garamond" w:cstheme="majorBidi"/>
                <w:color w:val="C00000"/>
                <w:sz w:val="16"/>
                <w:szCs w:val="16"/>
              </w:rPr>
            </w:pPr>
            <w:r w:rsidRPr="00FF5773">
              <w:rPr>
                <w:rFonts w:ascii="Garamond" w:hAnsi="Garamond" w:cstheme="majorBidi"/>
                <w:color w:val="C00000"/>
                <w:sz w:val="16"/>
                <w:szCs w:val="16"/>
              </w:rPr>
              <w:t>4</w:t>
            </w:r>
          </w:p>
          <w:p w14:paraId="086E7DE2" w14:textId="77777777" w:rsidR="009E6D65" w:rsidRPr="001A0477" w:rsidRDefault="009E6D65" w:rsidP="009E41D7">
            <w:pPr>
              <w:jc w:val="center"/>
              <w:rPr>
                <w:rFonts w:ascii="Garamond" w:hAnsi="Garamond" w:cstheme="majorBidi"/>
                <w:color w:val="C00000"/>
                <w:sz w:val="16"/>
                <w:szCs w:val="16"/>
                <w:highlight w:val="cyan"/>
              </w:rPr>
            </w:pPr>
            <w:r w:rsidRPr="00FF5773">
              <w:rPr>
                <w:rFonts w:ascii="Garamond" w:hAnsi="Garamond" w:cstheme="majorBidi"/>
                <w:color w:val="C00000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11DFEBE5" w14:textId="77777777" w:rsidR="009E6D65" w:rsidRPr="0064383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</w:t>
            </w:r>
          </w:p>
        </w:tc>
        <w:tc>
          <w:tcPr>
            <w:tcW w:w="1017" w:type="dxa"/>
            <w:vAlign w:val="center"/>
          </w:tcPr>
          <w:p w14:paraId="56696AC9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bookmarkStart w:id="4" w:name="_Hlk204001010"/>
            <w:r w:rsidRPr="001362E8">
              <w:rPr>
                <w:rFonts w:ascii="Garamond" w:hAnsi="Garamond" w:cstheme="majorBidi"/>
                <w:sz w:val="16"/>
                <w:szCs w:val="16"/>
              </w:rPr>
              <w:t>IL6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1362E8">
              <w:rPr>
                <w:rFonts w:ascii="Garamond" w:hAnsi="Garamond" w:cstheme="majorBidi"/>
                <w:sz w:val="16"/>
                <w:szCs w:val="16"/>
              </w:rPr>
              <w:t>CRP</w:t>
            </w:r>
          </w:p>
          <w:bookmarkEnd w:id="4"/>
          <w:p w14:paraId="25327C82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362E8">
              <w:rPr>
                <w:rFonts w:ascii="Garamond" w:hAnsi="Garamond" w:cstheme="majorBidi"/>
                <w:sz w:val="16"/>
                <w:szCs w:val="16"/>
              </w:rPr>
              <w:t>Leptin</w:t>
            </w:r>
          </w:p>
          <w:p w14:paraId="1CDF58C0" w14:textId="77777777" w:rsidR="009E6D65" w:rsidRPr="004D182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362E8">
              <w:rPr>
                <w:rFonts w:ascii="Garamond" w:hAnsi="Garamond" w:cstheme="majorBidi"/>
                <w:sz w:val="16"/>
                <w:szCs w:val="16"/>
              </w:rPr>
              <w:t>Adiponectin</w:t>
            </w:r>
          </w:p>
        </w:tc>
      </w:tr>
      <w:tr w:rsidR="009E6D65" w:rsidRPr="001F0A0C" w14:paraId="4FA20C26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5C08665B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Ligibel et al, 2009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Ligibel&lt;/Author&gt;&lt;Year&gt;2009&lt;/Year&gt;&lt;RecNum&gt;3297&lt;/RecNum&gt;&lt;DisplayText&gt;[45]&lt;/DisplayText&gt;&lt;record&gt;&lt;rec-number&gt;3297&lt;/rec-number&gt;&lt;foreign-keys&gt;&lt;key app="EN" db-id="es0afw2zmd5f0ae9txk5edxawv2zpra2pvds" timestamp="1766055779"&gt;3297&lt;/key&gt;&lt;/foreign-keys&gt;&lt;ref-type name="Journal Article"&gt;17&lt;/ref-type&gt;&lt;contributors&gt;&lt;authors&gt;&lt;author&gt;Ligibel, Jennifer A&lt;/author&gt;&lt;author&gt;Giobbie-Hurder, Anita&lt;/author&gt;&lt;author&gt;Olenczuk, Deanna&lt;/author&gt;&lt;author&gt;Campbell, Nancy&lt;/author&gt;&lt;author&gt;Salinardi, Taylor&lt;/author&gt;&lt;author&gt;Winer, Eric P&lt;/author&gt;&lt;author&gt;Mantzoros, Christos S&lt;/author&gt;&lt;/authors&gt;&lt;/contributors&gt;&lt;titles&gt;&lt;title&gt;Impact of a mixed strength and endurance exercise intervention on levels of adiponectin, high molecular weight adiponectin and leptin in breast cancer survivors&lt;/title&gt;&lt;secondary-title&gt;Cancer Causes &amp;amp; Control&lt;/secondary-title&gt;&lt;/titles&gt;&lt;periodical&gt;&lt;full-title&gt;Cancer Causes &amp;amp; Control&lt;/full-title&gt;&lt;/periodical&gt;&lt;pages&gt;1523-1528&lt;/pages&gt;&lt;volume&gt;20&lt;/volume&gt;&lt;dates&gt;&lt;year&gt;2009&lt;/year&gt;&lt;/dates&gt;&lt;isbn&gt;0957-5243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45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494BA26D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82</w:t>
            </w:r>
          </w:p>
        </w:tc>
        <w:tc>
          <w:tcPr>
            <w:tcW w:w="992" w:type="dxa"/>
            <w:vAlign w:val="center"/>
          </w:tcPr>
          <w:p w14:paraId="75A3029E" w14:textId="77777777" w:rsidR="009E6D65" w:rsidRPr="00327FB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327FB2">
              <w:rPr>
                <w:rFonts w:ascii="Garamond" w:hAnsi="Garamond" w:cstheme="majorBidi"/>
                <w:sz w:val="16"/>
                <w:szCs w:val="16"/>
              </w:rPr>
              <w:t>Breast Cancer Survivors</w:t>
            </w:r>
          </w:p>
        </w:tc>
        <w:tc>
          <w:tcPr>
            <w:tcW w:w="1276" w:type="dxa"/>
            <w:vAlign w:val="center"/>
          </w:tcPr>
          <w:p w14:paraId="09A84B22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52.0</w:t>
            </w:r>
            <w:r w:rsidRPr="00C1264D">
              <w:rPr>
                <w:rFonts w:ascii="Garamond" w:eastAsia="Times New Roman" w:hAnsi="Garamond" w:cs="Times New Roman"/>
                <w:sz w:val="16"/>
                <w:szCs w:val="16"/>
              </w:rPr>
              <w:t>±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9.0</w:t>
            </w:r>
          </w:p>
          <w:p w14:paraId="185701D7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53.0</w:t>
            </w:r>
            <w:r w:rsidRPr="00C1264D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9.0</w:t>
            </w:r>
          </w:p>
        </w:tc>
        <w:tc>
          <w:tcPr>
            <w:tcW w:w="1276" w:type="dxa"/>
            <w:vAlign w:val="center"/>
          </w:tcPr>
          <w:p w14:paraId="5CEE4835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30.7</w:t>
            </w:r>
            <w:r w:rsidRPr="004423C9">
              <w:rPr>
                <w:rFonts w:ascii="Garamond" w:eastAsia="Times New Roman" w:hAnsi="Garamond" w:cs="Times New Roman"/>
                <w:sz w:val="16"/>
                <w:szCs w:val="16"/>
              </w:rPr>
              <w:t>±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6.1</w:t>
            </w:r>
            <w:r>
              <w:rPr>
                <w:rFonts w:ascii="Garamond" w:hAnsi="Garamond"/>
                <w:sz w:val="16"/>
                <w:szCs w:val="16"/>
              </w:rPr>
              <w:t xml:space="preserve"> CON:29.1</w:t>
            </w:r>
            <w:r w:rsidRPr="004423C9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7.4</w:t>
            </w:r>
          </w:p>
        </w:tc>
        <w:tc>
          <w:tcPr>
            <w:tcW w:w="850" w:type="dxa"/>
            <w:vAlign w:val="center"/>
          </w:tcPr>
          <w:p w14:paraId="3C54EE73" w14:textId="77777777" w:rsidR="009E6D65" w:rsidRPr="00FF5773" w:rsidRDefault="009E6D65" w:rsidP="009E41D7">
            <w:pPr>
              <w:jc w:val="center"/>
              <w:rPr>
                <w:rFonts w:ascii="Garamond" w:hAnsi="Garamond" w:cstheme="majorBidi"/>
                <w:color w:val="C00000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214C7969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62B5B">
              <w:rPr>
                <w:rFonts w:ascii="Garamond" w:hAnsi="Garamond" w:cstheme="majorBidi"/>
                <w:sz w:val="16"/>
                <w:szCs w:val="16"/>
              </w:rPr>
              <w:t>Combined</w:t>
            </w:r>
          </w:p>
          <w:p w14:paraId="0DDA7D80" w14:textId="77777777" w:rsidR="009E6D65" w:rsidRPr="00062B5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(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&amp;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R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sistance</w:t>
            </w:r>
            <w:r>
              <w:rPr>
                <w:rFonts w:ascii="Garamond" w:hAnsi="Garamond" w:cstheme="majorBidi"/>
                <w:sz w:val="16"/>
                <w:szCs w:val="16"/>
              </w:rPr>
              <w:t>)</w:t>
            </w:r>
          </w:p>
        </w:tc>
        <w:tc>
          <w:tcPr>
            <w:tcW w:w="2835" w:type="dxa"/>
            <w:vAlign w:val="center"/>
          </w:tcPr>
          <w:p w14:paraId="120D4E80" w14:textId="77777777" w:rsidR="009E6D65" w:rsidRPr="00F47F9C" w:rsidRDefault="009E6D65" w:rsidP="009E41D7">
            <w:pPr>
              <w:jc w:val="center"/>
              <w:rPr>
                <w:rFonts w:ascii="Garamond" w:hAnsi="Garamond" w:cstheme="majorBidi"/>
                <w:color w:val="000000" w:themeColor="text1"/>
                <w:sz w:val="16"/>
                <w:szCs w:val="16"/>
                <w:lang w:bidi="fa-IR"/>
              </w:rPr>
            </w:pPr>
            <w:r w:rsidRPr="00F47F9C">
              <w:rPr>
                <w:rFonts w:ascii="Garamond" w:hAnsi="Garamond" w:cstheme="majorBidi"/>
                <w:color w:val="000000" w:themeColor="text1"/>
                <w:sz w:val="16"/>
                <w:szCs w:val="16"/>
                <w:lang w:bidi="fa-IR"/>
              </w:rPr>
              <w:t>Target exercise goals included two supervised 50-min strength-training sessions per week and 90 min of</w:t>
            </w:r>
          </w:p>
          <w:p w14:paraId="2389446A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F47F9C">
              <w:rPr>
                <w:rFonts w:ascii="Garamond" w:hAnsi="Garamond" w:cstheme="majorBidi"/>
                <w:color w:val="000000" w:themeColor="text1"/>
                <w:sz w:val="16"/>
                <w:szCs w:val="16"/>
                <w:lang w:bidi="fa-IR"/>
              </w:rPr>
              <w:t>home-based aerobic exercise weekly</w:t>
            </w:r>
          </w:p>
        </w:tc>
        <w:tc>
          <w:tcPr>
            <w:tcW w:w="1418" w:type="dxa"/>
            <w:vAlign w:val="center"/>
          </w:tcPr>
          <w:p w14:paraId="64126E06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R</w:t>
            </w:r>
            <w:r w:rsidRPr="0064383B">
              <w:rPr>
                <w:rFonts w:ascii="Garamond" w:hAnsi="Garamond" w:cstheme="majorBidi"/>
                <w:sz w:val="16"/>
                <w:szCs w:val="16"/>
              </w:rPr>
              <w:t xml:space="preserve">eceived </w:t>
            </w:r>
            <w:r w:rsidRPr="004F179A">
              <w:rPr>
                <w:rFonts w:ascii="Garamond" w:hAnsi="Garamond" w:cstheme="majorBidi"/>
                <w:sz w:val="16"/>
                <w:szCs w:val="16"/>
              </w:rPr>
              <w:t>routine care</w:t>
            </w:r>
          </w:p>
        </w:tc>
        <w:tc>
          <w:tcPr>
            <w:tcW w:w="708" w:type="dxa"/>
            <w:vAlign w:val="center"/>
          </w:tcPr>
          <w:p w14:paraId="3213BC04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6</w:t>
            </w:r>
          </w:p>
          <w:p w14:paraId="3A20A525" w14:textId="77777777" w:rsidR="009E6D65" w:rsidRPr="00FF5773" w:rsidRDefault="009E6D65" w:rsidP="009E41D7">
            <w:pPr>
              <w:jc w:val="center"/>
              <w:rPr>
                <w:rFonts w:ascii="Garamond" w:hAnsi="Garamond" w:cstheme="majorBidi"/>
                <w:color w:val="C00000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116C3F0E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</w:t>
            </w:r>
          </w:p>
        </w:tc>
        <w:tc>
          <w:tcPr>
            <w:tcW w:w="1017" w:type="dxa"/>
            <w:vAlign w:val="center"/>
          </w:tcPr>
          <w:p w14:paraId="00BBC1EC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4D182C">
              <w:rPr>
                <w:rFonts w:ascii="Garamond" w:hAnsi="Garamond" w:cstheme="majorBidi"/>
                <w:sz w:val="16"/>
                <w:szCs w:val="16"/>
              </w:rPr>
              <w:t>Leptin</w:t>
            </w:r>
          </w:p>
          <w:p w14:paraId="3E0B394D" w14:textId="77777777" w:rsidR="009E6D65" w:rsidRPr="001362E8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4D182C">
              <w:rPr>
                <w:rFonts w:ascii="Garamond" w:hAnsi="Garamond" w:cstheme="majorBidi"/>
                <w:sz w:val="16"/>
                <w:szCs w:val="16"/>
              </w:rPr>
              <w:t>Adiponectin</w:t>
            </w:r>
          </w:p>
        </w:tc>
      </w:tr>
      <w:tr w:rsidR="009E6D65" w:rsidRPr="001F0A0C" w14:paraId="6C84EB97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16B8F68F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Robbins et al, 2022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Robbins&lt;/Author&gt;&lt;Year&gt;2022&lt;/Year&gt;&lt;RecNum&gt;3298&lt;/RecNum&gt;&lt;DisplayText&gt;[48]&lt;/DisplayText&gt;&lt;record&gt;&lt;rec-number&gt;3298&lt;/rec-number&gt;&lt;foreign-keys&gt;&lt;key app="EN" db-id="es0afw2zmd5f0ae9txk5edxawv2zpra2pvds" timestamp="1766055779"&gt;3298&lt;/key&gt;&lt;/foreign-keys&gt;&lt;ref-type name="Journal Article"&gt;17&lt;/ref-type&gt;&lt;contributors&gt;&lt;authors&gt;&lt;author&gt;Robbins, Ronna N&lt;/author&gt;&lt;author&gt;Kelleher, Jessica L&lt;/author&gt;&lt;author&gt;Vellanki, Priyathama&lt;/author&gt;&lt;author&gt;O’connor, Jason C&lt;/author&gt;&lt;author&gt;Mascaro, Jennifer S&lt;/author&gt;&lt;author&gt;Nocera, Joe R&lt;/author&gt;&lt;author&gt;Serra, Monica C&lt;/author&gt;&lt;/authors&gt;&lt;/contributors&gt;&lt;titles&gt;&lt;title&gt;Kynurenine metabolism as a mechanism to improve fatigue and physical function in postmenopausal breast cancer survivors following resistance training&lt;/title&gt;&lt;secondary-title&gt;Journal of functional morphology and kinesiology&lt;/secondary-title&gt;&lt;/titles&gt;&lt;periodical&gt;&lt;full-title&gt;Journal of functional morphology and kinesiology&lt;/full-title&gt;&lt;/periodical&gt;&lt;pages&gt;45&lt;/pages&gt;&lt;volume&gt;7&lt;/volume&gt;&lt;number&gt;2&lt;/number&gt;&lt;dates&gt;&lt;year&gt;2022&lt;/year&gt;&lt;/dates&gt;&lt;isbn&gt;2411-5142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48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50D77CE0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2</w:t>
            </w:r>
          </w:p>
        </w:tc>
        <w:tc>
          <w:tcPr>
            <w:tcW w:w="992" w:type="dxa"/>
            <w:vAlign w:val="center"/>
          </w:tcPr>
          <w:p w14:paraId="75DE8EAA" w14:textId="77777777" w:rsidR="009E6D65" w:rsidRPr="00B910CA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B910CA">
              <w:rPr>
                <w:rFonts w:ascii="Garamond" w:hAnsi="Garamond" w:cstheme="majorBidi"/>
                <w:sz w:val="16"/>
                <w:szCs w:val="16"/>
              </w:rPr>
              <w:t>Breast Cancer Survivors</w:t>
            </w:r>
          </w:p>
        </w:tc>
        <w:tc>
          <w:tcPr>
            <w:tcW w:w="1276" w:type="dxa"/>
            <w:vAlign w:val="center"/>
          </w:tcPr>
          <w:p w14:paraId="7614022C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>
              <w:rPr>
                <w:rFonts w:ascii="Garamond" w:hAnsi="Garamond"/>
                <w:sz w:val="16"/>
                <w:szCs w:val="16"/>
                <w:lang w:bidi="fa-IR"/>
              </w:rPr>
              <w:t>61.6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7.0</w:t>
            </w:r>
          </w:p>
          <w:p w14:paraId="78A439E8" w14:textId="77777777" w:rsidR="009E6D65" w:rsidRPr="001F0A0C" w:rsidRDefault="009E6D65" w:rsidP="009E41D7">
            <w:pPr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</w:t>
            </w:r>
            <w:r w:rsidRPr="00142074">
              <w:rPr>
                <w:rFonts w:ascii="Garamond" w:hAnsi="Garamond"/>
                <w:sz w:val="16"/>
                <w:szCs w:val="16"/>
                <w:lang w:bidi="fa-IR"/>
              </w:rPr>
              <w:t>67.2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5.6</w:t>
            </w:r>
          </w:p>
        </w:tc>
        <w:tc>
          <w:tcPr>
            <w:tcW w:w="1276" w:type="dxa"/>
            <w:vAlign w:val="center"/>
          </w:tcPr>
          <w:p w14:paraId="4F4E7716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 w:rsidRPr="00142074">
              <w:rPr>
                <w:rFonts w:ascii="Garamond" w:hAnsi="Garamond"/>
                <w:sz w:val="16"/>
                <w:szCs w:val="16"/>
              </w:rPr>
              <w:t>32.7±</w:t>
            </w:r>
            <w:r>
              <w:rPr>
                <w:rFonts w:ascii="Garamond" w:hAnsi="Garamond"/>
                <w:sz w:val="16"/>
                <w:szCs w:val="16"/>
              </w:rPr>
              <w:t>4.4</w:t>
            </w:r>
          </w:p>
          <w:p w14:paraId="103B5FEF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 xml:space="preserve">  CON:</w:t>
            </w:r>
            <w:r w:rsidRPr="00142074">
              <w:rPr>
                <w:rFonts w:ascii="Garamond" w:hAnsi="Garamond"/>
                <w:sz w:val="16"/>
                <w:szCs w:val="16"/>
              </w:rPr>
              <w:t>28.9±</w:t>
            </w:r>
            <w:r>
              <w:rPr>
                <w:rFonts w:ascii="Garamond" w:hAnsi="Garamond"/>
                <w:sz w:val="16"/>
                <w:szCs w:val="16"/>
              </w:rPr>
              <w:t>4.7</w:t>
            </w:r>
          </w:p>
        </w:tc>
        <w:tc>
          <w:tcPr>
            <w:tcW w:w="850" w:type="dxa"/>
            <w:vAlign w:val="center"/>
          </w:tcPr>
          <w:p w14:paraId="50DC1E9A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278EDE6D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R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sistance</w:t>
            </w:r>
          </w:p>
        </w:tc>
        <w:tc>
          <w:tcPr>
            <w:tcW w:w="2835" w:type="dxa"/>
            <w:vAlign w:val="center"/>
          </w:tcPr>
          <w:p w14:paraId="2EF7C554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3</w:t>
            </w:r>
            <w:r w:rsidRPr="00DF66F5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sets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of</w:t>
            </w:r>
            <w:r w:rsidRPr="00DF66F5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15-20</w:t>
            </w:r>
            <w:r w:rsidRPr="00DF66F5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repetitions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605E35">
              <w:rPr>
                <w:rFonts w:ascii="Garamond" w:hAnsi="Garamond" w:cstheme="majorBidi"/>
                <w:sz w:val="16"/>
                <w:szCs w:val="16"/>
                <w:lang w:bidi="fa-IR"/>
              </w:rPr>
              <w:t>to exhaustion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</w:p>
        </w:tc>
        <w:tc>
          <w:tcPr>
            <w:tcW w:w="1418" w:type="dxa"/>
            <w:vAlign w:val="center"/>
          </w:tcPr>
          <w:p w14:paraId="7259F729" w14:textId="77777777" w:rsidR="009E6D65" w:rsidRPr="000E03F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A26D7A">
              <w:rPr>
                <w:rFonts w:ascii="Garamond" w:hAnsi="Garamond" w:cstheme="majorBidi"/>
                <w:sz w:val="16"/>
                <w:szCs w:val="16"/>
              </w:rPr>
              <w:t>Cognitively-Based Compassion Training</w:t>
            </w:r>
          </w:p>
        </w:tc>
        <w:tc>
          <w:tcPr>
            <w:tcW w:w="708" w:type="dxa"/>
            <w:vAlign w:val="center"/>
          </w:tcPr>
          <w:p w14:paraId="006BE353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 xml:space="preserve">12 </w:t>
            </w:r>
            <w:r w:rsidRPr="001F0A0C">
              <w:rPr>
                <w:rFonts w:ascii="Garamond" w:hAnsi="Garamond" w:cstheme="majorBidi"/>
                <w:sz w:val="16"/>
                <w:szCs w:val="16"/>
              </w:rPr>
              <w:t xml:space="preserve"> weeks</w:t>
            </w:r>
          </w:p>
        </w:tc>
        <w:tc>
          <w:tcPr>
            <w:tcW w:w="567" w:type="dxa"/>
            <w:vAlign w:val="center"/>
          </w:tcPr>
          <w:p w14:paraId="45FC8B58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047A7E8C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605E35">
              <w:rPr>
                <w:rFonts w:ascii="Garamond" w:hAnsi="Garamond" w:cstheme="majorBidi"/>
                <w:sz w:val="16"/>
                <w:szCs w:val="16"/>
              </w:rPr>
              <w:t>CRP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FF3A1F">
              <w:rPr>
                <w:rFonts w:ascii="Garamond" w:hAnsi="Garamond" w:cstheme="majorBidi"/>
                <w:sz w:val="16"/>
                <w:szCs w:val="16"/>
              </w:rPr>
              <w:t>Leptin</w:t>
            </w:r>
            <w:r>
              <w:t xml:space="preserve"> </w:t>
            </w:r>
            <w:r w:rsidRPr="001362E8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</w:p>
          <w:p w14:paraId="6A557C0D" w14:textId="77777777" w:rsidR="009E6D65" w:rsidRPr="003B4293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362E8">
              <w:rPr>
                <w:rFonts w:ascii="Garamond" w:hAnsi="Garamond" w:cstheme="majorBidi"/>
                <w:sz w:val="16"/>
                <w:szCs w:val="16"/>
              </w:rPr>
              <w:t>Adiponectin</w:t>
            </w:r>
          </w:p>
        </w:tc>
      </w:tr>
      <w:tr w:rsidR="009E6D65" w:rsidRPr="001F0A0C" w14:paraId="550D7C77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424EFD23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Rogers et al, 2013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Rogers&lt;/Author&gt;&lt;Year&gt;2013&lt;/Year&gt;&lt;RecNum&gt;3299&lt;/RecNum&gt;&lt;DisplayText&gt;[34]&lt;/DisplayText&gt;&lt;record&gt;&lt;rec-number&gt;3299&lt;/rec-number&gt;&lt;foreign-keys&gt;&lt;key app="EN" db-id="es0afw2zmd5f0ae9txk5edxawv2zpra2pvds" timestamp="1766055779"&gt;3299&lt;/key&gt;&lt;/foreign-keys&gt;&lt;ref-type name="Journal Article"&gt;17&lt;/ref-type&gt;&lt;contributors&gt;&lt;authors&gt;&lt;author&gt;Rogers, Laura Q&lt;/author&gt;&lt;author&gt;Fogleman, Amanda&lt;/author&gt;&lt;author&gt;Trammell, Rita&lt;/author&gt;&lt;author&gt;Hopkins-Price, Patricia&lt;/author&gt;&lt;author&gt;Vicari, Sandy&lt;/author&gt;&lt;author&gt;Rao, Krishna&lt;/author&gt;&lt;author&gt;Edson, Billie&lt;/author&gt;&lt;author&gt;Verhulst, Steven&lt;/author&gt;&lt;author&gt;Courneya, Kerry S&lt;/author&gt;&lt;author&gt;Hoelzer, Karen&lt;/author&gt;&lt;/authors&gt;&lt;/contributors&gt;&lt;titles&gt;&lt;title&gt;Effects of a physical activity behavior change intervention on inflammation and related health outcomes in breast cancer survivors: pilot randomized trial&lt;/title&gt;&lt;secondary-title&gt;Integrative cancer therapies&lt;/secondary-title&gt;&lt;/titles&gt;&lt;periodical&gt;&lt;full-title&gt;Integrative Cancer Therapies&lt;/full-title&gt;&lt;/periodical&gt;&lt;pages&gt;323-335&lt;/pages&gt;&lt;volume&gt;12&lt;/volume&gt;&lt;number&gt;4&lt;/number&gt;&lt;dates&gt;&lt;year&gt;2013&lt;/year&gt;&lt;/dates&gt;&lt;isbn&gt;1534-7354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34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6B51F62A" w14:textId="77777777" w:rsidR="009E6D65" w:rsidRPr="00345932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0</w:t>
            </w:r>
          </w:p>
        </w:tc>
        <w:tc>
          <w:tcPr>
            <w:tcW w:w="992" w:type="dxa"/>
            <w:vAlign w:val="center"/>
          </w:tcPr>
          <w:p w14:paraId="425D89EA" w14:textId="77777777" w:rsidR="009E6D65" w:rsidRPr="003B19F8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3B19F8">
              <w:rPr>
                <w:rFonts w:ascii="Garamond" w:hAnsi="Garamond" w:cstheme="majorBidi"/>
                <w:sz w:val="16"/>
                <w:szCs w:val="16"/>
              </w:rPr>
              <w:t>Breast Cancer</w:t>
            </w:r>
          </w:p>
        </w:tc>
        <w:tc>
          <w:tcPr>
            <w:tcW w:w="1276" w:type="dxa"/>
            <w:vAlign w:val="center"/>
          </w:tcPr>
          <w:p w14:paraId="1980BC23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 w:rsidRPr="00E635FF">
              <w:rPr>
                <w:rFonts w:ascii="Garamond" w:eastAsia="Times New Roman" w:hAnsi="Garamond" w:cs="Times New Roman"/>
                <w:sz w:val="16"/>
                <w:szCs w:val="16"/>
              </w:rPr>
              <w:t>58.0±6.1</w:t>
            </w:r>
          </w:p>
          <w:p w14:paraId="7ABE544B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</w:t>
            </w:r>
            <w:r w:rsidRPr="00E635FF">
              <w:rPr>
                <w:rFonts w:ascii="Garamond" w:hAnsi="Garamond"/>
                <w:sz w:val="16"/>
                <w:szCs w:val="16"/>
              </w:rPr>
              <w:t>53.7±13.9</w:t>
            </w:r>
          </w:p>
        </w:tc>
        <w:tc>
          <w:tcPr>
            <w:tcW w:w="1276" w:type="dxa"/>
            <w:vAlign w:val="center"/>
          </w:tcPr>
          <w:p w14:paraId="72B4A952" w14:textId="77777777" w:rsidR="009E6D65" w:rsidRDefault="009E6D65" w:rsidP="009E41D7">
            <w:pPr>
              <w:jc w:val="center"/>
              <w:rPr>
                <w:rFonts w:ascii="Garamond" w:eastAsia="Times New Roman" w:hAnsi="Garamond" w:cs="Times New Roman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 w:rsidRPr="00B0436B">
              <w:rPr>
                <w:rFonts w:ascii="Garamond" w:eastAsia="Times New Roman" w:hAnsi="Garamond" w:cs="Times New Roman"/>
                <w:sz w:val="16"/>
                <w:szCs w:val="16"/>
              </w:rPr>
              <w:t>33.9</w:t>
            </w:r>
            <w:r w:rsidRPr="00EB062E">
              <w:rPr>
                <w:rFonts w:ascii="Garamond" w:eastAsia="Times New Roman" w:hAnsi="Garamond" w:cs="Times New Roman"/>
                <w:sz w:val="16"/>
                <w:szCs w:val="16"/>
              </w:rPr>
              <w:t>±</w:t>
            </w:r>
            <w:r>
              <w:rPr>
                <w:rFonts w:ascii="Garamond" w:eastAsia="Times New Roman" w:hAnsi="Garamond" w:cs="Times New Roman"/>
                <w:sz w:val="16"/>
                <w:szCs w:val="16"/>
              </w:rPr>
              <w:t>7.4</w:t>
            </w:r>
          </w:p>
          <w:p w14:paraId="17D0942B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</w:t>
            </w:r>
            <w:r w:rsidRPr="00B0436B">
              <w:rPr>
                <w:rFonts w:ascii="Garamond" w:hAnsi="Garamond"/>
                <w:sz w:val="16"/>
                <w:szCs w:val="16"/>
              </w:rPr>
              <w:t>30.3</w:t>
            </w:r>
            <w:r w:rsidRPr="00EB062E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7.1</w:t>
            </w:r>
          </w:p>
        </w:tc>
        <w:tc>
          <w:tcPr>
            <w:tcW w:w="850" w:type="dxa"/>
            <w:vAlign w:val="center"/>
          </w:tcPr>
          <w:p w14:paraId="37D10652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68EC4351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62B5B">
              <w:rPr>
                <w:rFonts w:ascii="Garamond" w:hAnsi="Garamond" w:cstheme="majorBidi"/>
                <w:sz w:val="16"/>
                <w:szCs w:val="16"/>
              </w:rPr>
              <w:t>Combined</w:t>
            </w:r>
          </w:p>
          <w:p w14:paraId="4ADF57DC" w14:textId="77777777" w:rsidR="009E6D65" w:rsidRPr="00062B5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(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&amp;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 R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sistance</w:t>
            </w:r>
            <w:r>
              <w:rPr>
                <w:rFonts w:ascii="Garamond" w:hAnsi="Garamond" w:cstheme="majorBidi"/>
                <w:sz w:val="16"/>
                <w:szCs w:val="16"/>
              </w:rPr>
              <w:t>)</w:t>
            </w:r>
          </w:p>
        </w:tc>
        <w:tc>
          <w:tcPr>
            <w:tcW w:w="2835" w:type="dxa"/>
            <w:vAlign w:val="center"/>
          </w:tcPr>
          <w:p w14:paraId="753A802A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9745A4">
              <w:rPr>
                <w:rFonts w:ascii="Garamond" w:hAnsi="Garamond" w:cstheme="majorBidi"/>
                <w:sz w:val="16"/>
                <w:szCs w:val="16"/>
                <w:lang w:bidi="fa-IR"/>
              </w:rPr>
              <w:t>150 weekly minutes of ≥ moderate intensity exercise and two sessions per week on nonconsecutive days of resistance training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9745A4">
              <w:rPr>
                <w:rFonts w:ascii="Garamond" w:hAnsi="Garamond" w:cstheme="majorBidi"/>
                <w:sz w:val="16"/>
                <w:szCs w:val="16"/>
                <w:lang w:bidi="fa-IR"/>
              </w:rPr>
              <w:t>(i.e., up to 20 repetitions of 8 different exercises using each of the major muscle groups)</w:t>
            </w:r>
          </w:p>
        </w:tc>
        <w:tc>
          <w:tcPr>
            <w:tcW w:w="1418" w:type="dxa"/>
            <w:vAlign w:val="center"/>
          </w:tcPr>
          <w:p w14:paraId="6053C504" w14:textId="77777777" w:rsidR="009E6D65" w:rsidRPr="00FF3A1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U</w:t>
            </w:r>
            <w:r w:rsidRPr="00815FB3">
              <w:rPr>
                <w:rFonts w:ascii="Garamond" w:hAnsi="Garamond" w:cstheme="majorBidi"/>
                <w:sz w:val="16"/>
                <w:szCs w:val="16"/>
                <w:lang w:bidi="fa-IR"/>
              </w:rPr>
              <w:t>sual care</w:t>
            </w:r>
          </w:p>
        </w:tc>
        <w:tc>
          <w:tcPr>
            <w:tcW w:w="708" w:type="dxa"/>
            <w:vAlign w:val="center"/>
          </w:tcPr>
          <w:p w14:paraId="08BA0ABD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  <w:p w14:paraId="643AB7CB" w14:textId="77777777" w:rsidR="009E6D65" w:rsidRPr="00FF3A1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m</w:t>
            </w:r>
            <w:r w:rsidRPr="00114695">
              <w:rPr>
                <w:rFonts w:ascii="Garamond" w:hAnsi="Garamond" w:cstheme="majorBidi"/>
                <w:sz w:val="16"/>
                <w:szCs w:val="16"/>
              </w:rPr>
              <w:t>onths</w:t>
            </w:r>
          </w:p>
        </w:tc>
        <w:tc>
          <w:tcPr>
            <w:tcW w:w="567" w:type="dxa"/>
            <w:vAlign w:val="center"/>
          </w:tcPr>
          <w:p w14:paraId="3BA9DD5C" w14:textId="77777777" w:rsidR="009E6D65" w:rsidRPr="00FF3A1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</w:t>
            </w:r>
          </w:p>
        </w:tc>
        <w:tc>
          <w:tcPr>
            <w:tcW w:w="1017" w:type="dxa"/>
            <w:vAlign w:val="center"/>
          </w:tcPr>
          <w:p w14:paraId="7E9DDA80" w14:textId="77777777" w:rsidR="009E6D65" w:rsidRPr="00FF3A1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bookmarkStart w:id="5" w:name="_Hlk204001040"/>
            <w:bookmarkStart w:id="6" w:name="_Hlk204001024"/>
            <w:r w:rsidRPr="00FF3A1F">
              <w:rPr>
                <w:rFonts w:ascii="Garamond" w:hAnsi="Garamond" w:cs="Times New Roman"/>
                <w:sz w:val="16"/>
                <w:szCs w:val="16"/>
              </w:rPr>
              <w:t>IL-6</w:t>
            </w:r>
            <w:r>
              <w:rPr>
                <w:rFonts w:ascii="Garamond" w:hAnsi="Garamond" w:cs="Times New Roman"/>
                <w:sz w:val="16"/>
                <w:szCs w:val="16"/>
              </w:rPr>
              <w:t xml:space="preserve">, </w:t>
            </w:r>
            <w:r w:rsidRPr="00FF3A1F">
              <w:rPr>
                <w:rFonts w:ascii="Garamond" w:hAnsi="Garamond" w:cs="Times New Roman"/>
                <w:sz w:val="16"/>
                <w:szCs w:val="16"/>
              </w:rPr>
              <w:t>IL-10</w:t>
            </w:r>
            <w:r>
              <w:rPr>
                <w:rFonts w:ascii="Garamond" w:hAnsi="Garamond" w:cs="Times New Roman"/>
                <w:sz w:val="16"/>
                <w:szCs w:val="16"/>
              </w:rPr>
              <w:t xml:space="preserve">, </w:t>
            </w:r>
            <w:r w:rsidRPr="00FF3A1F">
              <w:rPr>
                <w:rFonts w:ascii="Garamond" w:hAnsi="Garamond" w:cstheme="majorBidi"/>
                <w:sz w:val="16"/>
                <w:szCs w:val="16"/>
              </w:rPr>
              <w:t>TNF-α</w:t>
            </w:r>
            <w:bookmarkEnd w:id="5"/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FF3A1F">
              <w:rPr>
                <w:rFonts w:ascii="Garamond" w:hAnsi="Garamond" w:cstheme="majorBidi"/>
                <w:sz w:val="16"/>
                <w:szCs w:val="16"/>
              </w:rPr>
              <w:t>Leptin</w:t>
            </w:r>
          </w:p>
          <w:p w14:paraId="08D456AA" w14:textId="77777777" w:rsidR="009E6D65" w:rsidRPr="00FF3A1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rtl/>
              </w:rPr>
            </w:pPr>
            <w:r w:rsidRPr="001362E8">
              <w:rPr>
                <w:rFonts w:ascii="Garamond" w:hAnsi="Garamond" w:cstheme="majorBidi"/>
                <w:sz w:val="16"/>
                <w:szCs w:val="16"/>
              </w:rPr>
              <w:t>Adiponectin</w:t>
            </w:r>
            <w:bookmarkEnd w:id="6"/>
          </w:p>
        </w:tc>
      </w:tr>
      <w:tr w:rsidR="009E6D65" w:rsidRPr="001F0A0C" w14:paraId="0E1D3010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016CD0BA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Schmidt et al, 2016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Schmidt&lt;/Author&gt;&lt;Year&gt;2016&lt;/Year&gt;&lt;RecNum&gt;3300&lt;/RecNum&gt;&lt;DisplayText&gt;[50]&lt;/DisplayText&gt;&lt;record&gt;&lt;rec-number&gt;3300&lt;/rec-number&gt;&lt;foreign-keys&gt;&lt;key app="EN" db-id="es0afw2zmd5f0ae9txk5edxawv2zpra2pvds" timestamp="1766055779"&gt;3300&lt;/key&gt;&lt;/foreign-keys&gt;&lt;ref-type name="Journal Article"&gt;17&lt;/ref-type&gt;&lt;contributors&gt;&lt;authors&gt;&lt;author&gt;Schmidt, Martina E&lt;/author&gt;&lt;author&gt;Meynköhn, Anna&lt;/author&gt;&lt;author&gt;Habermann, Nina&lt;/author&gt;&lt;author&gt;Wiskemann, Joachim&lt;/author&gt;&lt;author&gt;Oelmann, Jan&lt;/author&gt;&lt;author&gt;Hof, Holger&lt;/author&gt;&lt;author&gt;Wessels, Sabine&lt;/author&gt;&lt;author&gt;Klassen, Oliver&lt;/author&gt;&lt;author&gt;Debus, Jürgen&lt;/author&gt;&lt;author&gt;Potthoff, Karin&lt;/author&gt;&lt;/authors&gt;&lt;/contributors&gt;&lt;titles&gt;&lt;title&gt;Resistance exercise and inflammation in breast cancer patients undergoing adjuvant radiation therapy: mediation analysis from a randomized, controlled intervention trial&lt;/title&gt;&lt;secondary-title&gt;International Journal of Radiation Oncology* Biology* Physics&lt;/secondary-title&gt;&lt;/titles&gt;&lt;periodical&gt;&lt;full-title&gt;International Journal of Radiation Oncology* Biology* Physics&lt;/full-title&gt;&lt;/periodical&gt;&lt;pages&gt;329-337&lt;/pages&gt;&lt;volume&gt;94&lt;/volume&gt;&lt;number&gt;2&lt;/number&gt;&lt;dates&gt;&lt;year&gt;2016&lt;/year&gt;&lt;/dates&gt;&lt;isbn&gt;0360-3016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50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46902DD6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92</w:t>
            </w:r>
          </w:p>
        </w:tc>
        <w:tc>
          <w:tcPr>
            <w:tcW w:w="992" w:type="dxa"/>
            <w:vAlign w:val="center"/>
          </w:tcPr>
          <w:p w14:paraId="243B4269" w14:textId="77777777" w:rsidR="009E6D65" w:rsidRPr="003B19F8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rtl/>
              </w:rPr>
            </w:pPr>
            <w:r w:rsidRPr="008E09F7">
              <w:rPr>
                <w:rFonts w:ascii="Garamond" w:hAnsi="Garamond" w:cstheme="majorBidi"/>
                <w:sz w:val="16"/>
                <w:szCs w:val="16"/>
              </w:rPr>
              <w:t>Breast Cancer</w:t>
            </w:r>
          </w:p>
        </w:tc>
        <w:tc>
          <w:tcPr>
            <w:tcW w:w="1276" w:type="dxa"/>
            <w:vAlign w:val="center"/>
          </w:tcPr>
          <w:p w14:paraId="106F8905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</w:t>
            </w:r>
            <w:r w:rsidRPr="004F2A1F">
              <w:rPr>
                <w:rFonts w:ascii="Garamond" w:hAnsi="Garamond"/>
                <w:sz w:val="16"/>
                <w:szCs w:val="16"/>
              </w:rPr>
              <w:t>57.1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8.9</w:t>
            </w:r>
          </w:p>
          <w:p w14:paraId="21E83440" w14:textId="77777777" w:rsidR="009E6D65" w:rsidRPr="001F0A0C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</w:t>
            </w:r>
            <w:r w:rsidRPr="004F2A1F">
              <w:rPr>
                <w:rFonts w:ascii="Garamond" w:hAnsi="Garamond"/>
                <w:sz w:val="16"/>
                <w:szCs w:val="16"/>
              </w:rPr>
              <w:t>57.3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8.8</w:t>
            </w:r>
          </w:p>
        </w:tc>
        <w:tc>
          <w:tcPr>
            <w:tcW w:w="1276" w:type="dxa"/>
            <w:vAlign w:val="center"/>
          </w:tcPr>
          <w:p w14:paraId="64292DE6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ND</w:t>
            </w:r>
          </w:p>
        </w:tc>
        <w:tc>
          <w:tcPr>
            <w:tcW w:w="850" w:type="dxa"/>
            <w:vAlign w:val="center"/>
          </w:tcPr>
          <w:p w14:paraId="1AD2C8AB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2369021E" w14:textId="77777777" w:rsidR="009E6D65" w:rsidRPr="00062B5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951A17">
              <w:rPr>
                <w:rFonts w:ascii="Garamond" w:hAnsi="Garamond" w:cstheme="majorBidi"/>
                <w:sz w:val="16"/>
                <w:szCs w:val="16"/>
              </w:rPr>
              <w:t>Resistance</w:t>
            </w:r>
          </w:p>
        </w:tc>
        <w:tc>
          <w:tcPr>
            <w:tcW w:w="2835" w:type="dxa"/>
            <w:vAlign w:val="center"/>
          </w:tcPr>
          <w:p w14:paraId="0E830302" w14:textId="77777777" w:rsidR="009E6D65" w:rsidRPr="009745A4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703159">
              <w:rPr>
                <w:rFonts w:ascii="Garamond" w:hAnsi="Garamond" w:cstheme="majorBidi"/>
                <w:sz w:val="16"/>
                <w:szCs w:val="16"/>
                <w:lang w:bidi="fa-IR"/>
              </w:rPr>
              <w:t>3 sets of 8–12 repetition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s</w:t>
            </w:r>
            <w:r w:rsidRPr="00703159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at 60–8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0</w:t>
            </w:r>
            <w:r w:rsidRPr="00703159">
              <w:rPr>
                <w:rFonts w:ascii="Garamond" w:hAnsi="Garamond" w:cstheme="majorBidi"/>
                <w:sz w:val="16"/>
                <w:szCs w:val="16"/>
                <w:lang w:bidi="fa-IR"/>
              </w:rPr>
              <w:t>% 1RM</w:t>
            </w:r>
          </w:p>
        </w:tc>
        <w:tc>
          <w:tcPr>
            <w:tcW w:w="1418" w:type="dxa"/>
            <w:vAlign w:val="center"/>
          </w:tcPr>
          <w:p w14:paraId="5317097D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3E1A7A">
              <w:rPr>
                <w:rFonts w:ascii="Garamond" w:hAnsi="Garamond" w:cstheme="majorBidi"/>
                <w:sz w:val="16"/>
                <w:szCs w:val="16"/>
              </w:rPr>
              <w:t>Relaxation</w:t>
            </w:r>
          </w:p>
        </w:tc>
        <w:tc>
          <w:tcPr>
            <w:tcW w:w="708" w:type="dxa"/>
            <w:vAlign w:val="center"/>
          </w:tcPr>
          <w:p w14:paraId="35D3EF3B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2</w:t>
            </w:r>
          </w:p>
          <w:p w14:paraId="1E8D76B7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340FFA83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</w:t>
            </w:r>
          </w:p>
        </w:tc>
        <w:tc>
          <w:tcPr>
            <w:tcW w:w="1017" w:type="dxa"/>
            <w:vAlign w:val="center"/>
          </w:tcPr>
          <w:p w14:paraId="640A379F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703159">
              <w:rPr>
                <w:rFonts w:ascii="Garamond" w:hAnsi="Garamond" w:cstheme="majorBidi"/>
                <w:sz w:val="16"/>
                <w:szCs w:val="16"/>
              </w:rPr>
              <w:t>IL-6</w:t>
            </w:r>
          </w:p>
          <w:p w14:paraId="7704CC43" w14:textId="77777777" w:rsidR="009E6D65" w:rsidRPr="00FF3A1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703159">
              <w:rPr>
                <w:rFonts w:ascii="Garamond" w:hAnsi="Garamond" w:cstheme="majorBidi"/>
                <w:sz w:val="16"/>
                <w:szCs w:val="16"/>
              </w:rPr>
              <w:t xml:space="preserve"> IL-1ra</w:t>
            </w:r>
          </w:p>
        </w:tc>
      </w:tr>
      <w:tr w:rsidR="009E6D65" w:rsidRPr="001F0A0C" w14:paraId="22EF8917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10C983E6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Tizdast et al, 2016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Tizdast&lt;/Author&gt;&lt;Year&gt;2016&lt;/Year&gt;&lt;RecNum&gt;3301&lt;/RecNum&gt;&lt;DisplayText&gt;[31]&lt;/DisplayText&gt;&lt;record&gt;&lt;rec-number&gt;3301&lt;/rec-number&gt;&lt;foreign-keys&gt;&lt;key app="EN" db-id="es0afw2zmd5f0ae9txk5edxawv2zpra2pvds" timestamp="1766055779"&gt;3301&lt;/key&gt;&lt;/foreign-keys&gt;&lt;ref-type name="Journal Article"&gt;17&lt;/ref-type&gt;&lt;contributors&gt;&lt;authors&gt;&lt;author&gt;Tizdast, Neda&lt;/author&gt;&lt;author&gt;Ghazalian, Farshad&lt;/author&gt;&lt;author&gt;Gholami, Mandana&lt;/author&gt;&lt;/authors&gt;&lt;/contributors&gt;&lt;titles&gt;&lt;title&gt;The effect of exercise type on inflammatory markers in obese survivors with breast cancer: randomized control trial&lt;/title&gt;&lt;secondary-title&gt;Health Scope&lt;/secondary-title&gt;&lt;/titles&gt;&lt;periodical&gt;&lt;full-title&gt;Health Scope&lt;/full-title&gt;&lt;/periodical&gt;&lt;pages&gt;e33421&lt;/pages&gt;&lt;volume&gt;5&lt;/volume&gt;&lt;number&gt;4&lt;/number&gt;&lt;dates&gt;&lt;year&gt;2016&lt;/year&gt;&lt;/dates&gt;&lt;isbn&gt;2251-9513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31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1DD5B6DE" w14:textId="77777777" w:rsidR="009E6D65" w:rsidRPr="00131A7B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3</w:t>
            </w:r>
          </w:p>
        </w:tc>
        <w:tc>
          <w:tcPr>
            <w:tcW w:w="992" w:type="dxa"/>
            <w:vAlign w:val="center"/>
          </w:tcPr>
          <w:p w14:paraId="2AD531D9" w14:textId="77777777" w:rsidR="009E6D65" w:rsidRPr="00655AD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B910CA">
              <w:rPr>
                <w:rFonts w:ascii="Garamond" w:hAnsi="Garamond" w:cstheme="majorBidi"/>
                <w:sz w:val="16"/>
                <w:szCs w:val="16"/>
              </w:rPr>
              <w:t>Breast Cancer Survivors</w:t>
            </w:r>
          </w:p>
        </w:tc>
        <w:tc>
          <w:tcPr>
            <w:tcW w:w="1276" w:type="dxa"/>
            <w:vAlign w:val="center"/>
          </w:tcPr>
          <w:p w14:paraId="4FE62B72" w14:textId="77777777" w:rsidR="009E6D65" w:rsidRPr="00655ADF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 xml:space="preserve"> </w:t>
            </w:r>
            <w:r w:rsidRPr="00C87D18">
              <w:rPr>
                <w:rFonts w:ascii="Garamond" w:hAnsi="Garamond"/>
                <w:sz w:val="16"/>
                <w:szCs w:val="16"/>
              </w:rPr>
              <w:t>44.1±4.6</w:t>
            </w:r>
          </w:p>
        </w:tc>
        <w:tc>
          <w:tcPr>
            <w:tcW w:w="1276" w:type="dxa"/>
            <w:vAlign w:val="center"/>
          </w:tcPr>
          <w:p w14:paraId="4C1D978B" w14:textId="77777777" w:rsidR="009E6D65" w:rsidRPr="007A6C09" w:rsidRDefault="009E6D65" w:rsidP="009E41D7">
            <w:pPr>
              <w:jc w:val="center"/>
              <w:rPr>
                <w:rFonts w:ascii="Garamond" w:eastAsia="Times New Roman" w:hAnsi="Garamond" w:cs="Times New Roman"/>
                <w:sz w:val="16"/>
                <w:szCs w:val="16"/>
              </w:rPr>
            </w:pPr>
            <w:r w:rsidRPr="007A6C09">
              <w:rPr>
                <w:rFonts w:ascii="Garamond" w:hAnsi="Garamond"/>
                <w:sz w:val="16"/>
                <w:szCs w:val="16"/>
              </w:rPr>
              <w:t>EX</w:t>
            </w:r>
            <w:r w:rsidRPr="007A6C09">
              <w:rPr>
                <w:rFonts w:ascii="Garamond" w:hAnsi="Garamond"/>
                <w:sz w:val="16"/>
                <w:szCs w:val="16"/>
                <w:vertAlign w:val="subscript"/>
              </w:rPr>
              <w:t>1</w:t>
            </w:r>
            <w:r w:rsidRPr="007A6C09">
              <w:rPr>
                <w:rFonts w:ascii="Garamond" w:hAnsi="Garamond"/>
                <w:sz w:val="16"/>
                <w:szCs w:val="16"/>
              </w:rPr>
              <w:t>:</w:t>
            </w:r>
            <w:r w:rsidRPr="00ED4C38">
              <w:rPr>
                <w:rFonts w:ascii="Garamond" w:eastAsia="Times New Roman" w:hAnsi="Garamond" w:cs="Times New Roman"/>
                <w:sz w:val="16"/>
                <w:szCs w:val="16"/>
              </w:rPr>
              <w:t xml:space="preserve">29.9±2.8 </w:t>
            </w:r>
            <w:r w:rsidRPr="007A6C09">
              <w:rPr>
                <w:rFonts w:ascii="Garamond" w:hAnsi="Garamond"/>
                <w:sz w:val="16"/>
                <w:szCs w:val="16"/>
              </w:rPr>
              <w:t>EX</w:t>
            </w:r>
            <w:r w:rsidRPr="007A6C09">
              <w:rPr>
                <w:rFonts w:ascii="Garamond" w:hAnsi="Garamond"/>
                <w:sz w:val="16"/>
                <w:szCs w:val="16"/>
                <w:vertAlign w:val="subscript"/>
              </w:rPr>
              <w:t>2</w:t>
            </w:r>
            <w:r w:rsidRPr="007A6C09">
              <w:rPr>
                <w:rFonts w:ascii="Garamond" w:hAnsi="Garamond"/>
                <w:sz w:val="16"/>
                <w:szCs w:val="16"/>
              </w:rPr>
              <w:t>:</w:t>
            </w:r>
            <w:r w:rsidRPr="00F60C22">
              <w:rPr>
                <w:rFonts w:ascii="Garamond" w:eastAsia="Times New Roman" w:hAnsi="Garamond" w:cs="Times New Roman"/>
                <w:sz w:val="16"/>
                <w:szCs w:val="16"/>
              </w:rPr>
              <w:t>30.0±3.4</w:t>
            </w:r>
          </w:p>
          <w:p w14:paraId="264B9540" w14:textId="77777777" w:rsidR="009E6D65" w:rsidRPr="00655ADF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7A6C09">
              <w:rPr>
                <w:rFonts w:ascii="Garamond" w:hAnsi="Garamond"/>
                <w:sz w:val="16"/>
                <w:szCs w:val="16"/>
              </w:rPr>
              <w:t>CON:</w:t>
            </w:r>
            <w:r w:rsidRPr="00F60C22">
              <w:rPr>
                <w:rFonts w:ascii="Garamond" w:hAnsi="Garamond"/>
                <w:sz w:val="16"/>
                <w:szCs w:val="16"/>
              </w:rPr>
              <w:t>30.9±4.</w:t>
            </w:r>
            <w:r>
              <w:rPr>
                <w:rFonts w:ascii="Garamond" w:hAnsi="Garamond"/>
                <w:sz w:val="16"/>
                <w:szCs w:val="16"/>
              </w:rPr>
              <w:t>1</w:t>
            </w:r>
          </w:p>
        </w:tc>
        <w:tc>
          <w:tcPr>
            <w:tcW w:w="850" w:type="dxa"/>
            <w:vAlign w:val="center"/>
          </w:tcPr>
          <w:p w14:paraId="3CA9855A" w14:textId="77777777" w:rsidR="009E6D65" w:rsidRPr="00655AD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4E6DA403" w14:textId="77777777" w:rsidR="009E6D65" w:rsidRPr="00655AD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A</w:t>
            </w:r>
            <w:r w:rsidRPr="00062B5B">
              <w:rPr>
                <w:rFonts w:ascii="Garamond" w:hAnsi="Garamond" w:cstheme="majorBidi"/>
                <w:sz w:val="16"/>
                <w:szCs w:val="16"/>
              </w:rPr>
              <w:t>erobic</w:t>
            </w:r>
          </w:p>
        </w:tc>
        <w:tc>
          <w:tcPr>
            <w:tcW w:w="2835" w:type="dxa"/>
            <w:vAlign w:val="center"/>
          </w:tcPr>
          <w:p w14:paraId="5F39EA85" w14:textId="77777777" w:rsidR="009E6D65" w:rsidRPr="006C5A7F" w:rsidRDefault="009E6D65" w:rsidP="009E41D7">
            <w:pPr>
              <w:jc w:val="both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M</w:t>
            </w:r>
            <w:r w:rsidRPr="00491435">
              <w:rPr>
                <w:rFonts w:ascii="Garamond" w:hAnsi="Garamond" w:cstheme="majorBidi"/>
                <w:sz w:val="16"/>
                <w:szCs w:val="16"/>
                <w:lang w:bidi="fa-IR"/>
              </w:rPr>
              <w:t>IIT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: </w:t>
            </w:r>
            <w:r w:rsidRPr="001958F2">
              <w:rPr>
                <w:rFonts w:ascii="Garamond" w:hAnsi="Garamond" w:cstheme="majorBidi"/>
                <w:sz w:val="16"/>
                <w:szCs w:val="16"/>
                <w:lang w:bidi="fa-IR"/>
              </w:rPr>
              <w:t>5</w:t>
            </w:r>
            <w:r w:rsidRPr="001958F2">
              <w:rPr>
                <w:rFonts w:ascii="Times New Roman" w:hAnsi="Times New Roman" w:cs="Times New Roman"/>
                <w:sz w:val="16"/>
                <w:szCs w:val="16"/>
                <w:lang w:bidi="fa-IR"/>
              </w:rPr>
              <w:t>-8×</w:t>
            </w:r>
            <w:r w:rsidRPr="001958F2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3-5 min bouts at </w:t>
            </w:r>
            <w:r w:rsidRPr="001958F2">
              <w:t xml:space="preserve"> </w:t>
            </w:r>
            <w:r w:rsidRPr="001958F2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40-60% </w:t>
            </w:r>
            <w:bookmarkStart w:id="7" w:name="_Hlk204001137"/>
            <w:r w:rsidRPr="001958F2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THR </w:t>
            </w:r>
            <w:bookmarkEnd w:id="7"/>
            <w:r w:rsidRPr="001958F2">
              <w:rPr>
                <w:rFonts w:ascii="Garamond" w:hAnsi="Garamond" w:cstheme="majorBidi"/>
                <w:sz w:val="16"/>
                <w:szCs w:val="16"/>
                <w:lang w:bidi="fa-IR"/>
              </w:rPr>
              <w:t>with 1-2 min active recovery between intervals</w:t>
            </w:r>
          </w:p>
          <w:p w14:paraId="4BE6CB94" w14:textId="77777777" w:rsidR="009E6D65" w:rsidRPr="00655ADF" w:rsidRDefault="009E6D65" w:rsidP="009E41D7">
            <w:pPr>
              <w:jc w:val="both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6C5A7F">
              <w:rPr>
                <w:rFonts w:ascii="Garamond" w:hAnsi="Garamond" w:cstheme="majorBidi"/>
                <w:sz w:val="16"/>
                <w:szCs w:val="16"/>
                <w:lang w:bidi="fa-IR"/>
              </w:rPr>
              <w:t>MICT: 15-40 min at 30-50%</w:t>
            </w:r>
            <w:r w:rsidRPr="006C5A7F">
              <w:t xml:space="preserve"> </w:t>
            </w:r>
            <w:r w:rsidRPr="006C5A7F">
              <w:rPr>
                <w:rFonts w:ascii="Garamond" w:hAnsi="Garamond" w:cstheme="majorBidi"/>
                <w:sz w:val="16"/>
                <w:szCs w:val="16"/>
                <w:lang w:bidi="fa-IR"/>
              </w:rPr>
              <w:t>THR</w:t>
            </w:r>
          </w:p>
        </w:tc>
        <w:tc>
          <w:tcPr>
            <w:tcW w:w="1418" w:type="dxa"/>
            <w:vAlign w:val="center"/>
          </w:tcPr>
          <w:p w14:paraId="701CCFBE" w14:textId="77777777" w:rsidR="009E6D65" w:rsidRPr="00655AD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5C5277">
              <w:rPr>
                <w:rFonts w:ascii="Garamond" w:hAnsi="Garamond" w:cstheme="majorBidi"/>
                <w:sz w:val="16"/>
                <w:szCs w:val="16"/>
                <w:lang w:bidi="fa-IR"/>
              </w:rPr>
              <w:t>No exercise</w:t>
            </w:r>
          </w:p>
        </w:tc>
        <w:tc>
          <w:tcPr>
            <w:tcW w:w="708" w:type="dxa"/>
            <w:vAlign w:val="center"/>
          </w:tcPr>
          <w:p w14:paraId="1C5AAA35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8</w:t>
            </w:r>
          </w:p>
          <w:p w14:paraId="5D40623C" w14:textId="77777777" w:rsidR="009E6D65" w:rsidRPr="00655AD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0A056D5E" w14:textId="77777777" w:rsidR="009E6D65" w:rsidRPr="00655AD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3</w:t>
            </w:r>
          </w:p>
        </w:tc>
        <w:tc>
          <w:tcPr>
            <w:tcW w:w="1017" w:type="dxa"/>
            <w:vAlign w:val="center"/>
          </w:tcPr>
          <w:p w14:paraId="0D417343" w14:textId="77777777" w:rsidR="009E6D65" w:rsidRPr="00655AD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75255C">
              <w:rPr>
                <w:rFonts w:ascii="Garamond" w:hAnsi="Garamond" w:cstheme="majorBidi"/>
                <w:sz w:val="16"/>
                <w:szCs w:val="16"/>
              </w:rPr>
              <w:t>IL6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6474F7">
              <w:rPr>
                <w:rFonts w:ascii="Garamond" w:hAnsi="Garamond" w:cstheme="majorBidi"/>
                <w:sz w:val="16"/>
                <w:szCs w:val="16"/>
              </w:rPr>
              <w:t>TNF-</w:t>
            </w:r>
            <w:r w:rsidRPr="00133E7E">
              <w:rPr>
                <w:rFonts w:ascii="Garamond" w:hAnsi="Garamond" w:cstheme="majorBidi"/>
                <w:sz w:val="16"/>
                <w:szCs w:val="16"/>
              </w:rPr>
              <w:t>α</w:t>
            </w:r>
            <w:r w:rsidRPr="0075255C">
              <w:rPr>
                <w:rFonts w:ascii="Garamond" w:hAnsi="Garamond" w:cstheme="majorBidi"/>
                <w:sz w:val="16"/>
                <w:szCs w:val="16"/>
              </w:rPr>
              <w:t xml:space="preserve"> hCRP</w:t>
            </w:r>
          </w:p>
        </w:tc>
      </w:tr>
      <w:tr w:rsidR="009E6D65" w:rsidRPr="001F0A0C" w14:paraId="3686BE21" w14:textId="77777777" w:rsidTr="009E41D7">
        <w:trPr>
          <w:trHeight w:val="953"/>
        </w:trPr>
        <w:tc>
          <w:tcPr>
            <w:tcW w:w="1185" w:type="dxa"/>
            <w:vAlign w:val="center"/>
          </w:tcPr>
          <w:p w14:paraId="5A6AF03A" w14:textId="77777777" w:rsidR="009E6D65" w:rsidRPr="000F3C8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0F3C89">
              <w:rPr>
                <w:rFonts w:ascii="Garamond" w:hAnsi="Garamond" w:cstheme="majorBidi"/>
                <w:sz w:val="16"/>
                <w:szCs w:val="16"/>
              </w:rPr>
              <w:t xml:space="preserve">Winters-Stone et al, 2018 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begin"/>
            </w:r>
            <w:r>
              <w:rPr>
                <w:rFonts w:ascii="Garamond" w:hAnsi="Garamond" w:cstheme="majorBidi"/>
                <w:sz w:val="16"/>
                <w:szCs w:val="16"/>
              </w:rPr>
              <w:instrText xml:space="preserve"> ADDIN EN.CITE &lt;EndNote&gt;&lt;Cite&gt;&lt;Author&gt;Winters-Stone&lt;/Author&gt;&lt;Year&gt;2018&lt;/Year&gt;&lt;RecNum&gt;3302&lt;/RecNum&gt;&lt;DisplayText&gt;[39]&lt;/DisplayText&gt;&lt;record&gt;&lt;rec-number&gt;3302&lt;/rec-number&gt;&lt;foreign-keys&gt;&lt;key app="EN" db-id="es0afw2zmd5f0ae9txk5edxawv2zpra2pvds" timestamp="1766055779"&gt;3302&lt;/key&gt;&lt;/foreign-keys&gt;&lt;ref-type name="Journal Article"&gt;17&lt;/ref-type&gt;&lt;contributors&gt;&lt;authors&gt;&lt;author&gt;Winters-Stone, Kerri M&lt;/author&gt;&lt;author&gt;Wood, Lisa J&lt;/author&gt;&lt;author&gt;Stoyles, Sydnee&lt;/author&gt;&lt;author&gt;Dieckmann, Nathan F&lt;/author&gt;&lt;/authors&gt;&lt;/contributors&gt;&lt;titles&gt;&lt;title&gt;The effects of resistance exercise on biomarkers of breast cancer prognosis: a pooled analysis of three randomized trials&lt;/title&gt;&lt;secondary-title&gt;Cancer epidemiology, biomarkers &amp;amp; prevention&lt;/secondary-title&gt;&lt;/titles&gt;&lt;periodical&gt;&lt;full-title&gt;Cancer epidemiology, biomarkers &amp;amp; prevention&lt;/full-title&gt;&lt;/periodical&gt;&lt;pages&gt;146-153&lt;/pages&gt;&lt;volume&gt;27&lt;/volume&gt;&lt;number&gt;2&lt;/number&gt;&lt;dates&gt;&lt;year&gt;2018&lt;/year&gt;&lt;/dates&gt;&lt;isbn&gt;1055-9965&lt;/isbn&gt;&lt;urls&gt;&lt;/urls&gt;&lt;/record&gt;&lt;/Cite&gt;&lt;/EndNote&gt;</w:instrTex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separate"/>
            </w:r>
            <w:r>
              <w:rPr>
                <w:rFonts w:ascii="Garamond" w:hAnsi="Garamond" w:cstheme="majorBidi"/>
                <w:noProof/>
                <w:sz w:val="16"/>
                <w:szCs w:val="16"/>
              </w:rPr>
              <w:t>[39]</w:t>
            </w:r>
            <w:r w:rsidRPr="000F3C89">
              <w:rPr>
                <w:rFonts w:ascii="Garamond" w:hAnsi="Garamond" w:cstheme="majorBidi"/>
                <w:sz w:val="16"/>
                <w:szCs w:val="16"/>
              </w:rPr>
              <w:fldChar w:fldCharType="end"/>
            </w:r>
          </w:p>
        </w:tc>
        <w:tc>
          <w:tcPr>
            <w:tcW w:w="795" w:type="dxa"/>
            <w:vAlign w:val="center"/>
          </w:tcPr>
          <w:p w14:paraId="538EB5BD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rtl/>
                <w:lang w:bidi="fa-IR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15</w:t>
            </w:r>
          </w:p>
        </w:tc>
        <w:tc>
          <w:tcPr>
            <w:tcW w:w="992" w:type="dxa"/>
            <w:vAlign w:val="center"/>
          </w:tcPr>
          <w:p w14:paraId="24DEF73E" w14:textId="77777777" w:rsidR="009E6D65" w:rsidRPr="008E09F7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B910CA">
              <w:rPr>
                <w:rFonts w:ascii="Garamond" w:hAnsi="Garamond" w:cstheme="majorBidi"/>
                <w:sz w:val="16"/>
                <w:szCs w:val="16"/>
              </w:rPr>
              <w:t>Breast Cancer Survivors</w:t>
            </w:r>
          </w:p>
        </w:tc>
        <w:tc>
          <w:tcPr>
            <w:tcW w:w="1276" w:type="dxa"/>
            <w:vAlign w:val="center"/>
          </w:tcPr>
          <w:p w14:paraId="18BFC85D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59.8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11.4</w:t>
            </w:r>
          </w:p>
          <w:p w14:paraId="10764C2A" w14:textId="77777777" w:rsidR="009E6D65" w:rsidRPr="00945251" w:rsidRDefault="009E6D65" w:rsidP="009E41D7">
            <w:pPr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59.3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11.6</w:t>
            </w:r>
          </w:p>
        </w:tc>
        <w:tc>
          <w:tcPr>
            <w:tcW w:w="1276" w:type="dxa"/>
            <w:vAlign w:val="center"/>
          </w:tcPr>
          <w:p w14:paraId="25549976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 w:rsidRPr="001F0A0C">
              <w:rPr>
                <w:rFonts w:ascii="Garamond" w:hAnsi="Garamond"/>
                <w:sz w:val="16"/>
                <w:szCs w:val="16"/>
              </w:rPr>
              <w:t>EX</w:t>
            </w:r>
            <w:r>
              <w:rPr>
                <w:rFonts w:ascii="Garamond" w:hAnsi="Garamond"/>
                <w:sz w:val="16"/>
                <w:szCs w:val="16"/>
              </w:rPr>
              <w:t>:27.9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5.5</w:t>
            </w:r>
          </w:p>
          <w:p w14:paraId="3990122B" w14:textId="77777777" w:rsidR="009E6D65" w:rsidRDefault="009E6D65" w:rsidP="009E41D7">
            <w:pPr>
              <w:jc w:val="center"/>
              <w:rPr>
                <w:rFonts w:ascii="Garamond" w:hAnsi="Garamond"/>
                <w:sz w:val="16"/>
                <w:szCs w:val="16"/>
              </w:rPr>
            </w:pPr>
            <w:r>
              <w:rPr>
                <w:rFonts w:ascii="Garamond" w:hAnsi="Garamond"/>
                <w:sz w:val="16"/>
                <w:szCs w:val="16"/>
              </w:rPr>
              <w:t>CON:28.5</w:t>
            </w:r>
            <w:r w:rsidRPr="00E22B61">
              <w:rPr>
                <w:rFonts w:ascii="Garamond" w:hAnsi="Garamond"/>
                <w:sz w:val="16"/>
                <w:szCs w:val="16"/>
              </w:rPr>
              <w:t>±</w:t>
            </w:r>
            <w:r>
              <w:rPr>
                <w:rFonts w:ascii="Garamond" w:hAnsi="Garamond"/>
                <w:sz w:val="16"/>
                <w:szCs w:val="16"/>
              </w:rPr>
              <w:t>5.3</w:t>
            </w:r>
          </w:p>
        </w:tc>
        <w:tc>
          <w:tcPr>
            <w:tcW w:w="850" w:type="dxa"/>
            <w:vAlign w:val="center"/>
          </w:tcPr>
          <w:p w14:paraId="6715CE57" w14:textId="77777777" w:rsidR="009E6D65" w:rsidRPr="001F0A0C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RCT</w:t>
            </w:r>
          </w:p>
        </w:tc>
        <w:tc>
          <w:tcPr>
            <w:tcW w:w="1134" w:type="dxa"/>
            <w:vAlign w:val="center"/>
          </w:tcPr>
          <w:p w14:paraId="4A99CDD3" w14:textId="77777777" w:rsidR="009E6D65" w:rsidRPr="00655AD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951A17">
              <w:rPr>
                <w:rFonts w:ascii="Garamond" w:hAnsi="Garamond" w:cstheme="majorBidi"/>
                <w:sz w:val="16"/>
                <w:szCs w:val="16"/>
              </w:rPr>
              <w:t>Resistance</w:t>
            </w:r>
          </w:p>
        </w:tc>
        <w:tc>
          <w:tcPr>
            <w:tcW w:w="2835" w:type="dxa"/>
            <w:vAlign w:val="center"/>
          </w:tcPr>
          <w:p w14:paraId="0979F8EA" w14:textId="77777777" w:rsidR="009E6D65" w:rsidRPr="00703159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  <w:lang w:bidi="fa-IR"/>
              </w:rPr>
            </w:pPr>
            <w:r w:rsidRPr="00DF66F5">
              <w:rPr>
                <w:rFonts w:ascii="Garamond" w:hAnsi="Garamond" w:cstheme="majorBidi"/>
                <w:sz w:val="16"/>
                <w:szCs w:val="16"/>
                <w:lang w:bidi="fa-IR"/>
              </w:rPr>
              <w:t>1-3 sets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of</w:t>
            </w:r>
            <w:r w:rsidRPr="00DF66F5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8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-</w:t>
            </w:r>
            <w:r w:rsidRPr="00DF66F5">
              <w:rPr>
                <w:rFonts w:ascii="Garamond" w:hAnsi="Garamond" w:cstheme="majorBidi"/>
                <w:sz w:val="16"/>
                <w:szCs w:val="16"/>
                <w:lang w:bidi="fa-IR"/>
              </w:rPr>
              <w:t>15 repetitions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at</w:t>
            </w:r>
            <w:r w:rsidRPr="00DF66F5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60</w:t>
            </w:r>
            <w:r>
              <w:rPr>
                <w:rFonts w:ascii="Garamond" w:hAnsi="Garamond" w:cstheme="majorBidi"/>
                <w:sz w:val="16"/>
                <w:szCs w:val="16"/>
                <w:lang w:bidi="fa-IR"/>
              </w:rPr>
              <w:t>-</w:t>
            </w:r>
            <w:r w:rsidRPr="00DF66F5">
              <w:rPr>
                <w:rFonts w:ascii="Garamond" w:hAnsi="Garamond" w:cstheme="majorBidi"/>
                <w:sz w:val="16"/>
                <w:szCs w:val="16"/>
                <w:lang w:bidi="fa-IR"/>
              </w:rPr>
              <w:t>80% 1RM</w:t>
            </w:r>
          </w:p>
        </w:tc>
        <w:tc>
          <w:tcPr>
            <w:tcW w:w="1418" w:type="dxa"/>
            <w:vAlign w:val="center"/>
          </w:tcPr>
          <w:p w14:paraId="274ED3A5" w14:textId="77777777" w:rsidR="009E6D65" w:rsidRPr="003E1A7A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4C7274">
              <w:rPr>
                <w:rFonts w:ascii="Garamond" w:hAnsi="Garamond" w:cstheme="majorBidi"/>
                <w:sz w:val="16"/>
                <w:szCs w:val="16"/>
              </w:rPr>
              <w:t>whole</w:t>
            </w:r>
            <w:r>
              <w:rPr>
                <w:rFonts w:ascii="Garamond" w:hAnsi="Garamond" w:cstheme="majorBidi" w:hint="cs"/>
                <w:sz w:val="16"/>
                <w:szCs w:val="16"/>
                <w:rtl/>
              </w:rPr>
              <w:t xml:space="preserve"> </w:t>
            </w:r>
            <w:r w:rsidRPr="004C7274">
              <w:rPr>
                <w:rFonts w:ascii="Garamond" w:hAnsi="Garamond" w:cstheme="majorBidi"/>
                <w:sz w:val="16"/>
                <w:szCs w:val="16"/>
              </w:rPr>
              <w:t>body</w:t>
            </w:r>
            <w:r>
              <w:rPr>
                <w:rFonts w:ascii="Garamond" w:hAnsi="Garamond" w:cstheme="majorBidi" w:hint="cs"/>
                <w:sz w:val="16"/>
                <w:szCs w:val="16"/>
                <w:rtl/>
              </w:rPr>
              <w:t xml:space="preserve"> </w:t>
            </w:r>
            <w:r w:rsidRPr="004C7274">
              <w:rPr>
                <w:rFonts w:ascii="Garamond" w:hAnsi="Garamond" w:cstheme="majorBidi"/>
                <w:sz w:val="16"/>
                <w:szCs w:val="16"/>
              </w:rPr>
              <w:t>stretching and relaxation exercises in a</w:t>
            </w:r>
            <w:r>
              <w:rPr>
                <w:rFonts w:ascii="Garamond" w:hAnsi="Garamond" w:cstheme="majorBidi" w:hint="cs"/>
                <w:sz w:val="16"/>
                <w:szCs w:val="16"/>
                <w:rtl/>
              </w:rPr>
              <w:t xml:space="preserve"> </w:t>
            </w:r>
            <w:r w:rsidRPr="004C7274">
              <w:rPr>
                <w:rFonts w:ascii="Garamond" w:hAnsi="Garamond" w:cstheme="majorBidi"/>
                <w:sz w:val="16"/>
                <w:szCs w:val="16"/>
              </w:rPr>
              <w:t>seated or lying</w:t>
            </w:r>
            <w:r>
              <w:rPr>
                <w:rFonts w:ascii="Garamond" w:hAnsi="Garamond" w:cstheme="majorBidi" w:hint="cs"/>
                <w:sz w:val="16"/>
                <w:szCs w:val="16"/>
                <w:rtl/>
              </w:rPr>
              <w:t xml:space="preserve"> </w:t>
            </w:r>
            <w:r w:rsidRPr="004C7274">
              <w:rPr>
                <w:rFonts w:ascii="Garamond" w:hAnsi="Garamond" w:cstheme="majorBidi"/>
                <w:sz w:val="16"/>
                <w:szCs w:val="16"/>
              </w:rPr>
              <w:t>position</w:t>
            </w:r>
          </w:p>
        </w:tc>
        <w:tc>
          <w:tcPr>
            <w:tcW w:w="708" w:type="dxa"/>
            <w:vAlign w:val="center"/>
          </w:tcPr>
          <w:p w14:paraId="161A21FB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12</w:t>
            </w:r>
          </w:p>
          <w:p w14:paraId="03966724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1F0A0C">
              <w:rPr>
                <w:rFonts w:ascii="Garamond" w:hAnsi="Garamond" w:cstheme="majorBidi"/>
                <w:sz w:val="16"/>
                <w:szCs w:val="16"/>
              </w:rPr>
              <w:t>weeks</w:t>
            </w:r>
          </w:p>
        </w:tc>
        <w:tc>
          <w:tcPr>
            <w:tcW w:w="567" w:type="dxa"/>
            <w:vAlign w:val="center"/>
          </w:tcPr>
          <w:p w14:paraId="3BFF7219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>
              <w:rPr>
                <w:rFonts w:ascii="Garamond" w:hAnsi="Garamond" w:cstheme="majorBidi"/>
                <w:sz w:val="16"/>
                <w:szCs w:val="16"/>
              </w:rPr>
              <w:t>2</w:t>
            </w:r>
          </w:p>
        </w:tc>
        <w:tc>
          <w:tcPr>
            <w:tcW w:w="1017" w:type="dxa"/>
            <w:vAlign w:val="center"/>
          </w:tcPr>
          <w:p w14:paraId="51C8EE64" w14:textId="77777777" w:rsidR="009E6D65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5022C1">
              <w:rPr>
                <w:rFonts w:ascii="Garamond" w:hAnsi="Garamond" w:cstheme="majorBidi"/>
                <w:sz w:val="16"/>
                <w:szCs w:val="16"/>
              </w:rPr>
              <w:t>IL-1β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5022C1">
              <w:rPr>
                <w:rFonts w:ascii="Garamond" w:hAnsi="Garamond" w:cstheme="majorBidi"/>
                <w:sz w:val="16"/>
                <w:szCs w:val="16"/>
              </w:rPr>
              <w:t>IL-6</w:t>
            </w:r>
          </w:p>
          <w:p w14:paraId="246E4CD8" w14:textId="77777777" w:rsidR="009E6D65" w:rsidRPr="0080590F" w:rsidRDefault="009E6D65" w:rsidP="009E41D7">
            <w:pPr>
              <w:jc w:val="center"/>
              <w:rPr>
                <w:rFonts w:ascii="Garamond" w:hAnsi="Garamond" w:cstheme="majorBidi"/>
                <w:sz w:val="16"/>
                <w:szCs w:val="16"/>
              </w:rPr>
            </w:pPr>
            <w:r w:rsidRPr="005B7249">
              <w:rPr>
                <w:rFonts w:ascii="Garamond" w:hAnsi="Garamond" w:cstheme="majorBidi"/>
                <w:sz w:val="16"/>
                <w:szCs w:val="16"/>
              </w:rPr>
              <w:t>CRP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5022C1">
              <w:rPr>
                <w:rFonts w:ascii="Garamond" w:hAnsi="Garamond" w:cstheme="majorBidi"/>
                <w:sz w:val="16"/>
                <w:szCs w:val="16"/>
              </w:rPr>
              <w:t>TNF-α</w:t>
            </w:r>
            <w:r>
              <w:rPr>
                <w:rFonts w:ascii="Garamond" w:hAnsi="Garamond" w:cstheme="majorBidi"/>
                <w:sz w:val="16"/>
                <w:szCs w:val="16"/>
              </w:rPr>
              <w:t xml:space="preserve">, </w:t>
            </w:r>
            <w:r w:rsidRPr="00FF3A1F">
              <w:rPr>
                <w:rFonts w:ascii="Garamond" w:hAnsi="Garamond" w:cstheme="majorBidi"/>
                <w:sz w:val="16"/>
                <w:szCs w:val="16"/>
              </w:rPr>
              <w:t>Leptin</w:t>
            </w:r>
            <w:r>
              <w:t xml:space="preserve"> </w:t>
            </w:r>
            <w:r w:rsidRPr="001362E8">
              <w:rPr>
                <w:rFonts w:ascii="Garamond" w:hAnsi="Garamond" w:cstheme="majorBidi"/>
                <w:sz w:val="16"/>
                <w:szCs w:val="16"/>
              </w:rPr>
              <w:t xml:space="preserve"> Adiponectin</w:t>
            </w:r>
          </w:p>
        </w:tc>
      </w:tr>
      <w:tr w:rsidR="009E6D65" w:rsidRPr="001F0A0C" w14:paraId="20F62244" w14:textId="77777777" w:rsidTr="009E41D7">
        <w:trPr>
          <w:trHeight w:val="240"/>
        </w:trPr>
        <w:tc>
          <w:tcPr>
            <w:tcW w:w="14053" w:type="dxa"/>
            <w:gridSpan w:val="12"/>
          </w:tcPr>
          <w:p w14:paraId="6A38D2A6" w14:textId="77777777" w:rsidR="009E6D65" w:rsidRPr="007729A2" w:rsidRDefault="009E6D65" w:rsidP="009E41D7">
            <w:pPr>
              <w:rPr>
                <w:rFonts w:ascii="Garamond" w:hAnsi="Garamond" w:cstheme="majorBidi"/>
                <w:sz w:val="16"/>
                <w:szCs w:val="16"/>
              </w:rPr>
            </w:pP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Abbreviations: </w:t>
            </w:r>
            <w:r w:rsidRPr="007729A2">
              <w:rPr>
                <w:rFonts w:ascii="Garamond" w:hAnsi="Garamond" w:cstheme="majorBidi"/>
                <w:i/>
                <w:iCs/>
                <w:sz w:val="16"/>
                <w:szCs w:val="16"/>
              </w:rPr>
              <w:t xml:space="preserve">Ex 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exercise intervention; </w:t>
            </w:r>
            <w:r w:rsidRPr="007729A2">
              <w:rPr>
                <w:rFonts w:ascii="Garamond" w:hAnsi="Garamond" w:cstheme="majorBidi"/>
                <w:i/>
                <w:iCs/>
                <w:sz w:val="16"/>
                <w:szCs w:val="16"/>
              </w:rPr>
              <w:t>CON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 control;</w:t>
            </w:r>
            <w:r w:rsidRPr="007729A2">
              <w:rPr>
                <w:rFonts w:ascii="Garamond" w:hAnsi="Garamond" w:cs="JrdwtsAdvPTimes"/>
                <w:sz w:val="16"/>
                <w:szCs w:val="16"/>
              </w:rPr>
              <w:t xml:space="preserve"> </w:t>
            </w:r>
            <w:r w:rsidRPr="007729A2">
              <w:rPr>
                <w:rFonts w:ascii="Garamond" w:hAnsi="Garamond" w:cs="JrdwtsAdvPTimes"/>
                <w:i/>
                <w:iCs/>
                <w:sz w:val="16"/>
                <w:szCs w:val="16"/>
              </w:rPr>
              <w:t>F</w:t>
            </w:r>
            <w:r w:rsidRPr="007729A2">
              <w:rPr>
                <w:rFonts w:ascii="Garamond" w:hAnsi="Garamond" w:cs="JrdwtsAdvPTimes"/>
                <w:sz w:val="16"/>
                <w:szCs w:val="16"/>
              </w:rPr>
              <w:t xml:space="preserve"> female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; </w:t>
            </w:r>
            <w:r w:rsidRPr="007729A2">
              <w:rPr>
                <w:rFonts w:asciiTheme="majorBidi" w:hAnsiTheme="majorBidi" w:cstheme="majorBidi"/>
                <w:sz w:val="16"/>
                <w:szCs w:val="16"/>
              </w:rPr>
              <w:t xml:space="preserve"> </w:t>
            </w:r>
            <w:r w:rsidRPr="007729A2">
              <w:rPr>
                <w:rFonts w:asciiTheme="majorBidi" w:hAnsiTheme="majorBidi" w:cstheme="majorBidi"/>
                <w:i/>
                <w:iCs/>
                <w:sz w:val="16"/>
                <w:szCs w:val="16"/>
              </w:rPr>
              <w:t>RCT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r w:rsidRPr="007729A2">
              <w:rPr>
                <w:rFonts w:asciiTheme="majorBidi" w:hAnsiTheme="majorBidi" w:cstheme="majorBidi"/>
                <w:sz w:val="16"/>
                <w:szCs w:val="16"/>
              </w:rPr>
              <w:softHyphen/>
            </w:r>
            <w:r w:rsidRPr="007729A2">
              <w:rPr>
                <w:rFonts w:asciiTheme="majorBidi" w:hAnsiTheme="majorBidi" w:cstheme="majorBidi"/>
                <w:sz w:val="16"/>
                <w:szCs w:val="16"/>
              </w:rPr>
              <w:softHyphen/>
              <w:t>randomized controlled study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; </w:t>
            </w:r>
            <w:r w:rsidRPr="007729A2">
              <w:rPr>
                <w:rFonts w:ascii="Garamond" w:hAnsi="Garamond" w:cstheme="majorBidi"/>
                <w:i/>
                <w:iCs/>
                <w:sz w:val="16"/>
                <w:szCs w:val="16"/>
              </w:rPr>
              <w:t>HIIT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 high-intensity interval training;</w:t>
            </w:r>
            <w:r w:rsidRPr="007729A2">
              <w:rPr>
                <w:rFonts w:ascii="Garamond" w:hAnsi="Garamond" w:cstheme="majorBidi"/>
                <w:sz w:val="16"/>
                <w:szCs w:val="16"/>
                <w:lang w:bidi="fa-IR"/>
              </w:rPr>
              <w:t xml:space="preserve"> </w:t>
            </w:r>
            <w:r w:rsidRPr="007729A2">
              <w:rPr>
                <w:rFonts w:ascii="Garamond" w:hAnsi="Garamond" w:cstheme="majorBidi"/>
                <w:i/>
                <w:iCs/>
                <w:sz w:val="16"/>
                <w:szCs w:val="16"/>
                <w:lang w:bidi="fa-IR"/>
              </w:rPr>
              <w:t>MICT</w:t>
            </w:r>
            <w:r w:rsidRPr="007729A2">
              <w:rPr>
                <w:rFonts w:ascii="Arial" w:hAnsi="Arial" w:cs="Arial"/>
                <w:color w:val="767676"/>
                <w:sz w:val="16"/>
                <w:szCs w:val="16"/>
                <w:shd w:val="clear" w:color="auto" w:fill="FFFFFF"/>
              </w:rPr>
              <w:t xml:space="preserve"> 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moderate intensity continuous training; </w:t>
            </w:r>
            <w:r w:rsidRPr="007729A2">
              <w:rPr>
                <w:rFonts w:ascii="Garamond" w:hAnsi="Garamond" w:cstheme="majorBidi"/>
                <w:i/>
                <w:iCs/>
                <w:sz w:val="16"/>
                <w:szCs w:val="16"/>
              </w:rPr>
              <w:t>VO</w:t>
            </w:r>
            <w:r w:rsidRPr="007729A2">
              <w:rPr>
                <w:rFonts w:ascii="Garamond" w:hAnsi="Garamond" w:cstheme="majorBidi"/>
                <w:i/>
                <w:iCs/>
                <w:sz w:val="16"/>
                <w:szCs w:val="16"/>
                <w:vertAlign w:val="subscript"/>
              </w:rPr>
              <w:t>2max/peak</w:t>
            </w:r>
            <w:r w:rsidRPr="007729A2">
              <w:rPr>
                <w:rFonts w:ascii="Garamond" w:hAnsi="Garamond" w:cstheme="majorBidi"/>
                <w:i/>
                <w:iCs/>
                <w:sz w:val="16"/>
                <w:szCs w:val="16"/>
              </w:rPr>
              <w:t xml:space="preserve"> 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maximal or peak oxygen uptake; </w:t>
            </w:r>
            <w:r w:rsidRPr="007729A2">
              <w:rPr>
                <w:rFonts w:ascii="Garamond" w:hAnsi="Garamond" w:cstheme="majorBidi"/>
                <w:i/>
                <w:iCs/>
                <w:sz w:val="16"/>
                <w:szCs w:val="16"/>
              </w:rPr>
              <w:t>HR</w:t>
            </w:r>
            <w:r w:rsidRPr="007729A2">
              <w:rPr>
                <w:rFonts w:ascii="Garamond" w:hAnsi="Garamond" w:cstheme="majorBidi"/>
                <w:i/>
                <w:iCs/>
                <w:sz w:val="16"/>
                <w:szCs w:val="16"/>
                <w:vertAlign w:val="subscript"/>
              </w:rPr>
              <w:t xml:space="preserve">max/peak </w:t>
            </w:r>
            <w:r w:rsidRPr="007729A2">
              <w:rPr>
                <w:rFonts w:ascii="Garamond" w:hAnsi="Garamond" w:cstheme="majorBidi"/>
                <w:sz w:val="16"/>
                <w:szCs w:val="16"/>
                <w:vertAlign w:val="subscript"/>
              </w:rPr>
              <w:t xml:space="preserve"> 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>maximal or peak heart rate;</w:t>
            </w:r>
            <w:r w:rsidRPr="007729A2">
              <w:rPr>
                <w:rFonts w:ascii="Garamond" w:hAnsi="Garamond" w:cs="JrdwtsAdvPTimes"/>
                <w:sz w:val="16"/>
                <w:szCs w:val="16"/>
              </w:rPr>
              <w:t xml:space="preserve"> </w:t>
            </w:r>
            <w:r w:rsidRPr="00A460E6">
              <w:rPr>
                <w:rFonts w:ascii="Garamond" w:hAnsi="Garamond" w:cstheme="majorBidi"/>
                <w:i/>
                <w:iCs/>
                <w:sz w:val="16"/>
                <w:szCs w:val="16"/>
                <w:lang w:bidi="fa-IR"/>
              </w:rPr>
              <w:t>HRR</w:t>
            </w:r>
            <w:r>
              <w:rPr>
                <w:rFonts w:ascii="Garamond" w:hAnsi="Garamond" w:cs="JrdwtsAdvPTimes"/>
                <w:i/>
                <w:iCs/>
                <w:sz w:val="16"/>
                <w:szCs w:val="16"/>
              </w:rPr>
              <w:t xml:space="preserve"> </w:t>
            </w:r>
            <w:r w:rsidRPr="007729A2">
              <w:rPr>
                <w:rFonts w:ascii="Garamond" w:hAnsi="Garamond" w:cs="JrdwtsAdvPTimes"/>
                <w:sz w:val="16"/>
                <w:szCs w:val="16"/>
              </w:rPr>
              <w:t xml:space="preserve"> heart rate</w:t>
            </w:r>
            <w:r w:rsidRPr="00A460E6">
              <w:t xml:space="preserve"> </w:t>
            </w:r>
            <w:r w:rsidRPr="00A460E6">
              <w:rPr>
                <w:rFonts w:ascii="Garamond" w:hAnsi="Garamond" w:cs="JrdwtsAdvPTimes"/>
                <w:sz w:val="16"/>
                <w:szCs w:val="16"/>
              </w:rPr>
              <w:t>reserve</w:t>
            </w:r>
            <w:r w:rsidRPr="007729A2">
              <w:rPr>
                <w:rFonts w:ascii="Garamond" w:hAnsi="Garamond" w:cs="JrdwtsAdvPTimes"/>
                <w:sz w:val="16"/>
                <w:szCs w:val="16"/>
              </w:rPr>
              <w:t xml:space="preserve">; </w:t>
            </w:r>
            <w:r w:rsidRPr="007729A2">
              <w:rPr>
                <w:rFonts w:ascii="Garamond" w:hAnsi="Garamond" w:cs="JrdwtsAdvPTimes"/>
                <w:i/>
                <w:iCs/>
                <w:sz w:val="16"/>
                <w:szCs w:val="16"/>
              </w:rPr>
              <w:t>THR</w:t>
            </w:r>
            <w:r w:rsidRPr="007729A2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7729A2">
              <w:rPr>
                <w:rFonts w:ascii="Garamond" w:hAnsi="Garamond" w:cs="JrdwtsAdvPTimes"/>
                <w:sz w:val="16"/>
                <w:szCs w:val="16"/>
              </w:rPr>
              <w:t xml:space="preserve">target heart rate; </w:t>
            </w:r>
            <w:r w:rsidRPr="007729A2">
              <w:rPr>
                <w:rFonts w:ascii="Garamond" w:hAnsi="Garamond" w:cs="JrdwtsAdvPTimes"/>
                <w:i/>
                <w:iCs/>
                <w:sz w:val="16"/>
                <w:szCs w:val="16"/>
              </w:rPr>
              <w:t>RT</w:t>
            </w:r>
            <w:r w:rsidRPr="007729A2">
              <w:rPr>
                <w:rFonts w:ascii="Garamond" w:hAnsi="Garamond" w:cs="JrdwtsAdvPTimes"/>
                <w:sz w:val="16"/>
                <w:szCs w:val="16"/>
              </w:rPr>
              <w:t xml:space="preserve"> resistance; </w:t>
            </w:r>
            <w:r w:rsidRPr="007729A2">
              <w:rPr>
                <w:rFonts w:ascii="Garamond" w:hAnsi="Garamond" w:cs="JrdwtsAdvPTimes"/>
                <w:i/>
                <w:iCs/>
                <w:sz w:val="16"/>
                <w:szCs w:val="16"/>
              </w:rPr>
              <w:t>AT</w:t>
            </w:r>
            <w:r w:rsidRPr="007729A2">
              <w:rPr>
                <w:rFonts w:ascii="Garamond" w:hAnsi="Garamond" w:cs="JrdwtsAdvPTimes"/>
                <w:sz w:val="16"/>
                <w:szCs w:val="16"/>
              </w:rPr>
              <w:t xml:space="preserve"> aerobic; </w:t>
            </w:r>
            <w:r w:rsidRPr="007729A2">
              <w:rPr>
                <w:rFonts w:ascii="Garamond" w:hAnsi="Garamond" w:cstheme="majorBidi"/>
                <w:i/>
                <w:iCs/>
                <w:sz w:val="16"/>
                <w:szCs w:val="16"/>
              </w:rPr>
              <w:t>1RM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r w:rsidRPr="007729A2">
              <w:rPr>
                <w:rFonts w:ascii="Garamond" w:hAnsi="Garamond"/>
                <w:sz w:val="16"/>
                <w:szCs w:val="16"/>
              </w:rPr>
              <w:t>one-repetition maximum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; </w:t>
            </w:r>
            <w:r w:rsidRPr="007729A2">
              <w:rPr>
                <w:rFonts w:ascii="Garamond" w:hAnsi="Garamond" w:cstheme="majorBidi"/>
                <w:i/>
                <w:iCs/>
                <w:sz w:val="16"/>
                <w:szCs w:val="16"/>
              </w:rPr>
              <w:t>BRPE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 borg rating of perceived exertion</w:t>
            </w:r>
            <w:r w:rsidRPr="007729A2">
              <w:rPr>
                <w:rFonts w:ascii="Garamond" w:hAnsi="Garamond" w:cs="JrdwtsAdvPTimes"/>
                <w:sz w:val="16"/>
                <w:szCs w:val="16"/>
              </w:rPr>
              <w:t>;</w:t>
            </w:r>
            <w:r w:rsidRPr="007729A2">
              <w:rPr>
                <w:rFonts w:ascii="Garamond" w:hAnsi="Garamond" w:cs="JrdwtsAdvPTimes"/>
                <w:i/>
                <w:iCs/>
                <w:sz w:val="16"/>
                <w:szCs w:val="16"/>
              </w:rPr>
              <w:t xml:space="preserve"> ND</w:t>
            </w:r>
            <w:r w:rsidRPr="007729A2">
              <w:rPr>
                <w:rFonts w:ascii="Garamond" w:hAnsi="Garamond" w:cs="JrdwtsAdvPTimes"/>
                <w:sz w:val="16"/>
                <w:szCs w:val="16"/>
              </w:rPr>
              <w:t xml:space="preserve"> not-described; 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>IL-1β</w:t>
            </w:r>
            <w:r w:rsidRPr="007729A2">
              <w:rPr>
                <w:rFonts w:ascii="Garamond" w:hAnsi="Garamond" w:cs="Arial"/>
                <w:sz w:val="16"/>
                <w:szCs w:val="16"/>
                <w:shd w:val="clear" w:color="auto" w:fill="FFFFFF"/>
              </w:rPr>
              <w:t xml:space="preserve"> </w:t>
            </w:r>
            <w:r w:rsidRPr="007729A2">
              <w:rPr>
                <w:rFonts w:ascii="Garamond" w:hAnsi="Garamond"/>
                <w:sz w:val="16"/>
                <w:szCs w:val="16"/>
              </w:rPr>
              <w:t>interleukin-1 beta</w:t>
            </w:r>
            <w:r w:rsidRPr="007729A2">
              <w:rPr>
                <w:rFonts w:ascii="Garamond" w:hAnsi="Garamond" w:cs="JrdwtsAdvPTimes"/>
                <w:sz w:val="16"/>
                <w:szCs w:val="16"/>
              </w:rPr>
              <w:t>;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r w:rsidRPr="007729A2">
              <w:rPr>
                <w:rFonts w:ascii="Garamond" w:hAnsi="Garamond" w:cs="Times New Roman"/>
                <w:i/>
                <w:iCs/>
                <w:sz w:val="16"/>
                <w:szCs w:val="16"/>
              </w:rPr>
              <w:t>IL-8</w:t>
            </w:r>
            <w:r w:rsidRPr="007729A2">
              <w:rPr>
                <w:rFonts w:ascii="Garamond" w:hAnsi="Garamond" w:cs="Times New Roman"/>
                <w:sz w:val="16"/>
                <w:szCs w:val="16"/>
              </w:rPr>
              <w:t xml:space="preserve"> </w:t>
            </w:r>
            <w:r w:rsidRPr="007729A2">
              <w:rPr>
                <w:rFonts w:ascii="Garamond" w:hAnsi="Garamond"/>
                <w:sz w:val="16"/>
                <w:szCs w:val="16"/>
              </w:rPr>
              <w:t>interleukin-8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; </w:t>
            </w:r>
            <w:r w:rsidRPr="007729A2">
              <w:rPr>
                <w:rFonts w:ascii="Garamond" w:hAnsi="Garamond" w:cs="Times New Roman"/>
                <w:i/>
                <w:iCs/>
                <w:sz w:val="16"/>
                <w:szCs w:val="16"/>
              </w:rPr>
              <w:t xml:space="preserve">IL-10 </w:t>
            </w:r>
            <w:r w:rsidRPr="007729A2">
              <w:rPr>
                <w:rFonts w:ascii="Garamond" w:hAnsi="Garamond" w:cs="Times New Roman"/>
                <w:sz w:val="16"/>
                <w:szCs w:val="16"/>
              </w:rPr>
              <w:t>Interleukin-10</w:t>
            </w:r>
            <w:r w:rsidRPr="007729A2">
              <w:rPr>
                <w:rFonts w:ascii="Garamond" w:hAnsi="Garamond" w:cs="JrdwtsAdvPTimes"/>
                <w:sz w:val="16"/>
                <w:szCs w:val="16"/>
              </w:rPr>
              <w:t>;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 </w:t>
            </w:r>
            <w:r w:rsidRPr="007729A2">
              <w:rPr>
                <w:rFonts w:ascii="Garamond" w:hAnsi="Garamond" w:cstheme="majorBidi"/>
                <w:i/>
                <w:iCs/>
                <w:sz w:val="16"/>
                <w:szCs w:val="16"/>
              </w:rPr>
              <w:t>TNF-α</w:t>
            </w:r>
            <w:r w:rsidRPr="007729A2">
              <w:rPr>
                <w:rFonts w:ascii="Garamond" w:hAnsi="Garamond" w:cstheme="majorBidi"/>
                <w:sz w:val="16"/>
                <w:szCs w:val="16"/>
              </w:rPr>
              <w:t xml:space="preserve"> tumor necrosis factor alpha</w:t>
            </w:r>
          </w:p>
        </w:tc>
      </w:tr>
    </w:tbl>
    <w:p w14:paraId="7FB83540" w14:textId="69AC9FA9" w:rsidR="007F2166" w:rsidRPr="009E6D65" w:rsidRDefault="007F2166" w:rsidP="009E6D65"/>
    <w:sectPr w:rsidR="007F2166" w:rsidRPr="009E6D65" w:rsidSect="00787A84">
      <w:pgSz w:w="16838" w:h="11906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072D71" w14:textId="77777777" w:rsidR="00F40731" w:rsidRDefault="00F40731" w:rsidP="00026CD5">
      <w:pPr>
        <w:spacing w:after="0" w:line="240" w:lineRule="auto"/>
      </w:pPr>
      <w:r>
        <w:separator/>
      </w:r>
    </w:p>
  </w:endnote>
  <w:endnote w:type="continuationSeparator" w:id="0">
    <w:p w14:paraId="1243C5B7" w14:textId="77777777" w:rsidR="00F40731" w:rsidRDefault="00F40731" w:rsidP="00026CD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JrdwtsAdvPTimes">
    <w:altName w:val="Arial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89BF0F8" w14:textId="77777777" w:rsidR="00F40731" w:rsidRDefault="00F40731" w:rsidP="00026CD5">
      <w:pPr>
        <w:spacing w:after="0" w:line="240" w:lineRule="auto"/>
      </w:pPr>
      <w:r>
        <w:separator/>
      </w:r>
    </w:p>
  </w:footnote>
  <w:footnote w:type="continuationSeparator" w:id="0">
    <w:p w14:paraId="5673C2C9" w14:textId="77777777" w:rsidR="00F40731" w:rsidRDefault="00F40731" w:rsidP="00026CD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A55EBD"/>
    <w:multiLevelType w:val="multilevel"/>
    <w:tmpl w:val="635892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37B511B"/>
    <w:multiLevelType w:val="multilevel"/>
    <w:tmpl w:val="A126BA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A5E0483"/>
    <w:multiLevelType w:val="multilevel"/>
    <w:tmpl w:val="2138BF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5A81957"/>
    <w:multiLevelType w:val="multilevel"/>
    <w:tmpl w:val="A4D881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7730210"/>
    <w:multiLevelType w:val="multilevel"/>
    <w:tmpl w:val="B86ECE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37E5189B"/>
    <w:multiLevelType w:val="hybridMultilevel"/>
    <w:tmpl w:val="3084AEB8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6" w15:restartNumberingAfterBreak="0">
    <w:nsid w:val="685D04F5"/>
    <w:multiLevelType w:val="multilevel"/>
    <w:tmpl w:val="BFD4E0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75E77A0E"/>
    <w:multiLevelType w:val="multilevel"/>
    <w:tmpl w:val="66B6BC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  <w:num w:numId="3">
    <w:abstractNumId w:val="5"/>
  </w:num>
  <w:num w:numId="4">
    <w:abstractNumId w:val="2"/>
  </w:num>
  <w:num w:numId="5">
    <w:abstractNumId w:val="4"/>
  </w:num>
  <w:num w:numId="6">
    <w:abstractNumId w:val="7"/>
  </w:num>
  <w:num w:numId="7">
    <w:abstractNumId w:val="3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activeWritingStyle w:appName="MSWord" w:lang="en-US" w:vendorID="64" w:dllVersion="4096" w:nlCheck="1" w:checkStyle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71E72"/>
    <w:rsid w:val="00002D5C"/>
    <w:rsid w:val="00003E30"/>
    <w:rsid w:val="00006407"/>
    <w:rsid w:val="00007536"/>
    <w:rsid w:val="00010C02"/>
    <w:rsid w:val="00012B16"/>
    <w:rsid w:val="00013149"/>
    <w:rsid w:val="00013EA6"/>
    <w:rsid w:val="0001520A"/>
    <w:rsid w:val="00015266"/>
    <w:rsid w:val="0001535D"/>
    <w:rsid w:val="00015AF4"/>
    <w:rsid w:val="00017486"/>
    <w:rsid w:val="000177E8"/>
    <w:rsid w:val="00017A60"/>
    <w:rsid w:val="0002209C"/>
    <w:rsid w:val="00023B15"/>
    <w:rsid w:val="00025A2C"/>
    <w:rsid w:val="00026CD5"/>
    <w:rsid w:val="00027E62"/>
    <w:rsid w:val="00030FED"/>
    <w:rsid w:val="00031C91"/>
    <w:rsid w:val="00032BA3"/>
    <w:rsid w:val="00036651"/>
    <w:rsid w:val="00036D97"/>
    <w:rsid w:val="000378BF"/>
    <w:rsid w:val="00044DFE"/>
    <w:rsid w:val="0004612B"/>
    <w:rsid w:val="0005110B"/>
    <w:rsid w:val="00051741"/>
    <w:rsid w:val="0005254A"/>
    <w:rsid w:val="000531E9"/>
    <w:rsid w:val="00054398"/>
    <w:rsid w:val="00054D93"/>
    <w:rsid w:val="000560F2"/>
    <w:rsid w:val="0005767B"/>
    <w:rsid w:val="00057933"/>
    <w:rsid w:val="0006167B"/>
    <w:rsid w:val="00062B5B"/>
    <w:rsid w:val="000633AB"/>
    <w:rsid w:val="000636A6"/>
    <w:rsid w:val="000639A7"/>
    <w:rsid w:val="00063BB5"/>
    <w:rsid w:val="00064EDF"/>
    <w:rsid w:val="00067162"/>
    <w:rsid w:val="00067B30"/>
    <w:rsid w:val="000724E5"/>
    <w:rsid w:val="000730DF"/>
    <w:rsid w:val="00073839"/>
    <w:rsid w:val="00075CF4"/>
    <w:rsid w:val="00077CDA"/>
    <w:rsid w:val="00077F62"/>
    <w:rsid w:val="0008002C"/>
    <w:rsid w:val="000809F7"/>
    <w:rsid w:val="0008192F"/>
    <w:rsid w:val="00082C37"/>
    <w:rsid w:val="000860AE"/>
    <w:rsid w:val="00086728"/>
    <w:rsid w:val="00087662"/>
    <w:rsid w:val="000879BC"/>
    <w:rsid w:val="00090BD4"/>
    <w:rsid w:val="00091CA4"/>
    <w:rsid w:val="000945A6"/>
    <w:rsid w:val="0009473E"/>
    <w:rsid w:val="00094E25"/>
    <w:rsid w:val="0009598E"/>
    <w:rsid w:val="000A1D1D"/>
    <w:rsid w:val="000A2CE5"/>
    <w:rsid w:val="000A2D86"/>
    <w:rsid w:val="000A47D0"/>
    <w:rsid w:val="000A47DA"/>
    <w:rsid w:val="000A6373"/>
    <w:rsid w:val="000A6588"/>
    <w:rsid w:val="000A67C1"/>
    <w:rsid w:val="000A7F7A"/>
    <w:rsid w:val="000B1881"/>
    <w:rsid w:val="000B39E4"/>
    <w:rsid w:val="000B3C56"/>
    <w:rsid w:val="000B4778"/>
    <w:rsid w:val="000B56FA"/>
    <w:rsid w:val="000B608B"/>
    <w:rsid w:val="000B6E60"/>
    <w:rsid w:val="000B701E"/>
    <w:rsid w:val="000C115D"/>
    <w:rsid w:val="000C1194"/>
    <w:rsid w:val="000C15DC"/>
    <w:rsid w:val="000C1C39"/>
    <w:rsid w:val="000C1C3C"/>
    <w:rsid w:val="000C1E15"/>
    <w:rsid w:val="000C4983"/>
    <w:rsid w:val="000C51C6"/>
    <w:rsid w:val="000C53ED"/>
    <w:rsid w:val="000C5C49"/>
    <w:rsid w:val="000C60D6"/>
    <w:rsid w:val="000C7150"/>
    <w:rsid w:val="000D071F"/>
    <w:rsid w:val="000D11D1"/>
    <w:rsid w:val="000D1E81"/>
    <w:rsid w:val="000D39F5"/>
    <w:rsid w:val="000D6E7C"/>
    <w:rsid w:val="000D74F9"/>
    <w:rsid w:val="000D7EDD"/>
    <w:rsid w:val="000E03FF"/>
    <w:rsid w:val="000E101B"/>
    <w:rsid w:val="000E13C8"/>
    <w:rsid w:val="000E29FE"/>
    <w:rsid w:val="000E2A1E"/>
    <w:rsid w:val="000E2E6A"/>
    <w:rsid w:val="000E30F2"/>
    <w:rsid w:val="000E3587"/>
    <w:rsid w:val="000E4E62"/>
    <w:rsid w:val="000E52C9"/>
    <w:rsid w:val="000E7188"/>
    <w:rsid w:val="000E7C4B"/>
    <w:rsid w:val="000F05B3"/>
    <w:rsid w:val="000F3C89"/>
    <w:rsid w:val="000F55DD"/>
    <w:rsid w:val="000F5C99"/>
    <w:rsid w:val="000F61DA"/>
    <w:rsid w:val="000F7DB5"/>
    <w:rsid w:val="00100FB4"/>
    <w:rsid w:val="001034FC"/>
    <w:rsid w:val="001037CC"/>
    <w:rsid w:val="00104A2A"/>
    <w:rsid w:val="00105688"/>
    <w:rsid w:val="00106F8C"/>
    <w:rsid w:val="00107582"/>
    <w:rsid w:val="00107D9B"/>
    <w:rsid w:val="00112147"/>
    <w:rsid w:val="00114695"/>
    <w:rsid w:val="00114EF6"/>
    <w:rsid w:val="00116B23"/>
    <w:rsid w:val="00121222"/>
    <w:rsid w:val="001214D1"/>
    <w:rsid w:val="0012177C"/>
    <w:rsid w:val="00121A35"/>
    <w:rsid w:val="0012227A"/>
    <w:rsid w:val="001229CA"/>
    <w:rsid w:val="00123C1F"/>
    <w:rsid w:val="00125116"/>
    <w:rsid w:val="00125D0E"/>
    <w:rsid w:val="00125FD3"/>
    <w:rsid w:val="00127B62"/>
    <w:rsid w:val="00131A7B"/>
    <w:rsid w:val="00133E7E"/>
    <w:rsid w:val="00134B09"/>
    <w:rsid w:val="00134F3A"/>
    <w:rsid w:val="00135F3A"/>
    <w:rsid w:val="001362E8"/>
    <w:rsid w:val="001372DF"/>
    <w:rsid w:val="00137792"/>
    <w:rsid w:val="00141797"/>
    <w:rsid w:val="00142074"/>
    <w:rsid w:val="00144D7C"/>
    <w:rsid w:val="001458DF"/>
    <w:rsid w:val="00145F1C"/>
    <w:rsid w:val="00147F79"/>
    <w:rsid w:val="00151BF9"/>
    <w:rsid w:val="00151C8A"/>
    <w:rsid w:val="00151DD7"/>
    <w:rsid w:val="0015260F"/>
    <w:rsid w:val="001535A2"/>
    <w:rsid w:val="00154B46"/>
    <w:rsid w:val="00155582"/>
    <w:rsid w:val="001562AA"/>
    <w:rsid w:val="001573CE"/>
    <w:rsid w:val="00157DF0"/>
    <w:rsid w:val="0016205B"/>
    <w:rsid w:val="0016216D"/>
    <w:rsid w:val="00162F18"/>
    <w:rsid w:val="0016493B"/>
    <w:rsid w:val="001672EB"/>
    <w:rsid w:val="00171552"/>
    <w:rsid w:val="00172405"/>
    <w:rsid w:val="0017447E"/>
    <w:rsid w:val="00175B4D"/>
    <w:rsid w:val="0017623D"/>
    <w:rsid w:val="001801C6"/>
    <w:rsid w:val="00180CC0"/>
    <w:rsid w:val="0018289A"/>
    <w:rsid w:val="001829A7"/>
    <w:rsid w:val="00182A88"/>
    <w:rsid w:val="0018355C"/>
    <w:rsid w:val="00183DA3"/>
    <w:rsid w:val="00184B97"/>
    <w:rsid w:val="001850BE"/>
    <w:rsid w:val="0018578B"/>
    <w:rsid w:val="00187825"/>
    <w:rsid w:val="00190247"/>
    <w:rsid w:val="00190347"/>
    <w:rsid w:val="00190DAE"/>
    <w:rsid w:val="001911C3"/>
    <w:rsid w:val="001924B2"/>
    <w:rsid w:val="001958F2"/>
    <w:rsid w:val="001979B6"/>
    <w:rsid w:val="001A0477"/>
    <w:rsid w:val="001A0C5D"/>
    <w:rsid w:val="001A19B9"/>
    <w:rsid w:val="001A2114"/>
    <w:rsid w:val="001A289C"/>
    <w:rsid w:val="001A2975"/>
    <w:rsid w:val="001A52BE"/>
    <w:rsid w:val="001A7014"/>
    <w:rsid w:val="001B101E"/>
    <w:rsid w:val="001B162A"/>
    <w:rsid w:val="001B291C"/>
    <w:rsid w:val="001B2A96"/>
    <w:rsid w:val="001B2BC8"/>
    <w:rsid w:val="001B3A19"/>
    <w:rsid w:val="001B40E0"/>
    <w:rsid w:val="001B47CF"/>
    <w:rsid w:val="001B62C1"/>
    <w:rsid w:val="001B6A21"/>
    <w:rsid w:val="001C0663"/>
    <w:rsid w:val="001C0F72"/>
    <w:rsid w:val="001C1E30"/>
    <w:rsid w:val="001C21F4"/>
    <w:rsid w:val="001C3C21"/>
    <w:rsid w:val="001C462F"/>
    <w:rsid w:val="001C54BD"/>
    <w:rsid w:val="001C575F"/>
    <w:rsid w:val="001C5790"/>
    <w:rsid w:val="001C637E"/>
    <w:rsid w:val="001D3FD0"/>
    <w:rsid w:val="001D4791"/>
    <w:rsid w:val="001D5F1E"/>
    <w:rsid w:val="001D5FC3"/>
    <w:rsid w:val="001D6991"/>
    <w:rsid w:val="001D735C"/>
    <w:rsid w:val="001D787C"/>
    <w:rsid w:val="001D78AE"/>
    <w:rsid w:val="001D7A3D"/>
    <w:rsid w:val="001E1B69"/>
    <w:rsid w:val="001E1D17"/>
    <w:rsid w:val="001E21EC"/>
    <w:rsid w:val="001E3F85"/>
    <w:rsid w:val="001E46D0"/>
    <w:rsid w:val="001E51E4"/>
    <w:rsid w:val="001E54E2"/>
    <w:rsid w:val="001E5796"/>
    <w:rsid w:val="001E6546"/>
    <w:rsid w:val="001E6744"/>
    <w:rsid w:val="001E722B"/>
    <w:rsid w:val="001E72C4"/>
    <w:rsid w:val="001F00AA"/>
    <w:rsid w:val="001F0A0C"/>
    <w:rsid w:val="001F104F"/>
    <w:rsid w:val="001F37D1"/>
    <w:rsid w:val="001F53C0"/>
    <w:rsid w:val="001F6DED"/>
    <w:rsid w:val="00200209"/>
    <w:rsid w:val="002003ED"/>
    <w:rsid w:val="00200C2C"/>
    <w:rsid w:val="0020216A"/>
    <w:rsid w:val="0020299B"/>
    <w:rsid w:val="00202F8F"/>
    <w:rsid w:val="002031D3"/>
    <w:rsid w:val="00203E66"/>
    <w:rsid w:val="002051AC"/>
    <w:rsid w:val="00205C5B"/>
    <w:rsid w:val="00206063"/>
    <w:rsid w:val="00206504"/>
    <w:rsid w:val="00206B7B"/>
    <w:rsid w:val="002076FD"/>
    <w:rsid w:val="00211EFC"/>
    <w:rsid w:val="00212854"/>
    <w:rsid w:val="00212932"/>
    <w:rsid w:val="002136A1"/>
    <w:rsid w:val="00213D63"/>
    <w:rsid w:val="002144EF"/>
    <w:rsid w:val="00214AB8"/>
    <w:rsid w:val="00215290"/>
    <w:rsid w:val="00216018"/>
    <w:rsid w:val="002166D0"/>
    <w:rsid w:val="00216777"/>
    <w:rsid w:val="0021726E"/>
    <w:rsid w:val="00220287"/>
    <w:rsid w:val="00221493"/>
    <w:rsid w:val="002215C5"/>
    <w:rsid w:val="002242FB"/>
    <w:rsid w:val="002263E3"/>
    <w:rsid w:val="002267A9"/>
    <w:rsid w:val="00226A0D"/>
    <w:rsid w:val="002271FF"/>
    <w:rsid w:val="00227C8E"/>
    <w:rsid w:val="00230209"/>
    <w:rsid w:val="00230379"/>
    <w:rsid w:val="00230459"/>
    <w:rsid w:val="002308D0"/>
    <w:rsid w:val="00230B9D"/>
    <w:rsid w:val="00231BBE"/>
    <w:rsid w:val="00233540"/>
    <w:rsid w:val="00233D14"/>
    <w:rsid w:val="00233E10"/>
    <w:rsid w:val="00234D72"/>
    <w:rsid w:val="002364C3"/>
    <w:rsid w:val="002364FC"/>
    <w:rsid w:val="00236C6D"/>
    <w:rsid w:val="00236FB0"/>
    <w:rsid w:val="00237A2F"/>
    <w:rsid w:val="00240A71"/>
    <w:rsid w:val="00240F6A"/>
    <w:rsid w:val="0024222D"/>
    <w:rsid w:val="00243B44"/>
    <w:rsid w:val="002444FD"/>
    <w:rsid w:val="00244910"/>
    <w:rsid w:val="00246481"/>
    <w:rsid w:val="00246BD4"/>
    <w:rsid w:val="002474D1"/>
    <w:rsid w:val="0025098E"/>
    <w:rsid w:val="00250C74"/>
    <w:rsid w:val="00253B14"/>
    <w:rsid w:val="00254B7B"/>
    <w:rsid w:val="002552C9"/>
    <w:rsid w:val="002564A5"/>
    <w:rsid w:val="002568C8"/>
    <w:rsid w:val="00256E34"/>
    <w:rsid w:val="002571B0"/>
    <w:rsid w:val="00257491"/>
    <w:rsid w:val="00260245"/>
    <w:rsid w:val="002605C2"/>
    <w:rsid w:val="002613C7"/>
    <w:rsid w:val="00262082"/>
    <w:rsid w:val="002622CF"/>
    <w:rsid w:val="00262D8E"/>
    <w:rsid w:val="00263598"/>
    <w:rsid w:val="0026359B"/>
    <w:rsid w:val="0026598F"/>
    <w:rsid w:val="00265A38"/>
    <w:rsid w:val="00270233"/>
    <w:rsid w:val="002709D0"/>
    <w:rsid w:val="0027118D"/>
    <w:rsid w:val="00271213"/>
    <w:rsid w:val="00273025"/>
    <w:rsid w:val="00274E64"/>
    <w:rsid w:val="00274FB8"/>
    <w:rsid w:val="00275524"/>
    <w:rsid w:val="00276A38"/>
    <w:rsid w:val="002801E4"/>
    <w:rsid w:val="00280F6B"/>
    <w:rsid w:val="002829FF"/>
    <w:rsid w:val="002836F7"/>
    <w:rsid w:val="0028381A"/>
    <w:rsid w:val="00284521"/>
    <w:rsid w:val="0028491E"/>
    <w:rsid w:val="00286078"/>
    <w:rsid w:val="00286969"/>
    <w:rsid w:val="00290802"/>
    <w:rsid w:val="002913B8"/>
    <w:rsid w:val="00292557"/>
    <w:rsid w:val="0029367C"/>
    <w:rsid w:val="00294A27"/>
    <w:rsid w:val="00294E1A"/>
    <w:rsid w:val="0029543E"/>
    <w:rsid w:val="002960D9"/>
    <w:rsid w:val="00296AD1"/>
    <w:rsid w:val="002977BD"/>
    <w:rsid w:val="00297930"/>
    <w:rsid w:val="002A001E"/>
    <w:rsid w:val="002A065C"/>
    <w:rsid w:val="002A06BD"/>
    <w:rsid w:val="002A0930"/>
    <w:rsid w:val="002A19D1"/>
    <w:rsid w:val="002A1B0F"/>
    <w:rsid w:val="002A2285"/>
    <w:rsid w:val="002A3625"/>
    <w:rsid w:val="002A3747"/>
    <w:rsid w:val="002A4A94"/>
    <w:rsid w:val="002A5149"/>
    <w:rsid w:val="002A53E3"/>
    <w:rsid w:val="002A56EB"/>
    <w:rsid w:val="002A5730"/>
    <w:rsid w:val="002A594A"/>
    <w:rsid w:val="002A5C44"/>
    <w:rsid w:val="002A6864"/>
    <w:rsid w:val="002A6E3A"/>
    <w:rsid w:val="002A719A"/>
    <w:rsid w:val="002A71F3"/>
    <w:rsid w:val="002B041D"/>
    <w:rsid w:val="002B2960"/>
    <w:rsid w:val="002B6A94"/>
    <w:rsid w:val="002B739D"/>
    <w:rsid w:val="002C2FBD"/>
    <w:rsid w:val="002C4144"/>
    <w:rsid w:val="002C4B47"/>
    <w:rsid w:val="002C4D69"/>
    <w:rsid w:val="002C7B92"/>
    <w:rsid w:val="002C7CDB"/>
    <w:rsid w:val="002D0A36"/>
    <w:rsid w:val="002D24D9"/>
    <w:rsid w:val="002D3AD5"/>
    <w:rsid w:val="002D4A5B"/>
    <w:rsid w:val="002D5CD1"/>
    <w:rsid w:val="002E0A42"/>
    <w:rsid w:val="002E1560"/>
    <w:rsid w:val="002E2380"/>
    <w:rsid w:val="002E4F83"/>
    <w:rsid w:val="002E5288"/>
    <w:rsid w:val="002E6794"/>
    <w:rsid w:val="002F548A"/>
    <w:rsid w:val="002F6672"/>
    <w:rsid w:val="00300EB6"/>
    <w:rsid w:val="00301054"/>
    <w:rsid w:val="00302B81"/>
    <w:rsid w:val="00302CD1"/>
    <w:rsid w:val="003030FD"/>
    <w:rsid w:val="00303432"/>
    <w:rsid w:val="0030395C"/>
    <w:rsid w:val="0030400E"/>
    <w:rsid w:val="0030628C"/>
    <w:rsid w:val="00307D97"/>
    <w:rsid w:val="00311061"/>
    <w:rsid w:val="0031193A"/>
    <w:rsid w:val="00311D5B"/>
    <w:rsid w:val="0031315B"/>
    <w:rsid w:val="0031657C"/>
    <w:rsid w:val="00316C3C"/>
    <w:rsid w:val="003171D5"/>
    <w:rsid w:val="003173E4"/>
    <w:rsid w:val="00317A6E"/>
    <w:rsid w:val="003215A8"/>
    <w:rsid w:val="00321C7C"/>
    <w:rsid w:val="00321F7B"/>
    <w:rsid w:val="00322391"/>
    <w:rsid w:val="003224A0"/>
    <w:rsid w:val="00324A11"/>
    <w:rsid w:val="00324ADF"/>
    <w:rsid w:val="00324F3B"/>
    <w:rsid w:val="003256E6"/>
    <w:rsid w:val="0032653A"/>
    <w:rsid w:val="00327969"/>
    <w:rsid w:val="00327FB2"/>
    <w:rsid w:val="00331622"/>
    <w:rsid w:val="003347E5"/>
    <w:rsid w:val="00335769"/>
    <w:rsid w:val="0033598D"/>
    <w:rsid w:val="00335C39"/>
    <w:rsid w:val="003367F5"/>
    <w:rsid w:val="00336B81"/>
    <w:rsid w:val="00337601"/>
    <w:rsid w:val="0033774B"/>
    <w:rsid w:val="003379F7"/>
    <w:rsid w:val="00341534"/>
    <w:rsid w:val="00341E5D"/>
    <w:rsid w:val="003429D4"/>
    <w:rsid w:val="00342D30"/>
    <w:rsid w:val="00343753"/>
    <w:rsid w:val="00343E4D"/>
    <w:rsid w:val="00344697"/>
    <w:rsid w:val="00344769"/>
    <w:rsid w:val="00344953"/>
    <w:rsid w:val="00345932"/>
    <w:rsid w:val="00345A32"/>
    <w:rsid w:val="00350AB7"/>
    <w:rsid w:val="0035105B"/>
    <w:rsid w:val="00352A58"/>
    <w:rsid w:val="00355385"/>
    <w:rsid w:val="003553EC"/>
    <w:rsid w:val="0035722C"/>
    <w:rsid w:val="003573DF"/>
    <w:rsid w:val="00357955"/>
    <w:rsid w:val="003579AB"/>
    <w:rsid w:val="00357D6A"/>
    <w:rsid w:val="003622CC"/>
    <w:rsid w:val="00363435"/>
    <w:rsid w:val="00364FA0"/>
    <w:rsid w:val="003661B8"/>
    <w:rsid w:val="00367BDC"/>
    <w:rsid w:val="00371973"/>
    <w:rsid w:val="00373645"/>
    <w:rsid w:val="0037405B"/>
    <w:rsid w:val="00374CF5"/>
    <w:rsid w:val="0037631D"/>
    <w:rsid w:val="0037706E"/>
    <w:rsid w:val="0037761C"/>
    <w:rsid w:val="003803CC"/>
    <w:rsid w:val="00380FF0"/>
    <w:rsid w:val="00381992"/>
    <w:rsid w:val="00381EE2"/>
    <w:rsid w:val="00382960"/>
    <w:rsid w:val="00383048"/>
    <w:rsid w:val="003851BE"/>
    <w:rsid w:val="00386B9B"/>
    <w:rsid w:val="0039165C"/>
    <w:rsid w:val="00392A8E"/>
    <w:rsid w:val="00392C1C"/>
    <w:rsid w:val="00392F52"/>
    <w:rsid w:val="003932D2"/>
    <w:rsid w:val="003957EA"/>
    <w:rsid w:val="00396B9E"/>
    <w:rsid w:val="0039777B"/>
    <w:rsid w:val="00397F8F"/>
    <w:rsid w:val="003A049A"/>
    <w:rsid w:val="003A15AB"/>
    <w:rsid w:val="003A2402"/>
    <w:rsid w:val="003A382C"/>
    <w:rsid w:val="003A44CC"/>
    <w:rsid w:val="003A535B"/>
    <w:rsid w:val="003A66D9"/>
    <w:rsid w:val="003A6719"/>
    <w:rsid w:val="003A7719"/>
    <w:rsid w:val="003B054B"/>
    <w:rsid w:val="003B0BB1"/>
    <w:rsid w:val="003B19F8"/>
    <w:rsid w:val="003B20A7"/>
    <w:rsid w:val="003B2937"/>
    <w:rsid w:val="003B3411"/>
    <w:rsid w:val="003B3ADF"/>
    <w:rsid w:val="003B423B"/>
    <w:rsid w:val="003B4293"/>
    <w:rsid w:val="003B4501"/>
    <w:rsid w:val="003B6A96"/>
    <w:rsid w:val="003C0013"/>
    <w:rsid w:val="003C01A2"/>
    <w:rsid w:val="003C2F0B"/>
    <w:rsid w:val="003C3B5B"/>
    <w:rsid w:val="003C3F76"/>
    <w:rsid w:val="003C4205"/>
    <w:rsid w:val="003C6883"/>
    <w:rsid w:val="003C6B67"/>
    <w:rsid w:val="003C7CE3"/>
    <w:rsid w:val="003D0724"/>
    <w:rsid w:val="003D1F40"/>
    <w:rsid w:val="003D29EB"/>
    <w:rsid w:val="003D2CC4"/>
    <w:rsid w:val="003D31FB"/>
    <w:rsid w:val="003D6F2A"/>
    <w:rsid w:val="003E1A7A"/>
    <w:rsid w:val="003E1CF6"/>
    <w:rsid w:val="003E5F79"/>
    <w:rsid w:val="003E62EE"/>
    <w:rsid w:val="003E7257"/>
    <w:rsid w:val="003E74D7"/>
    <w:rsid w:val="003E795E"/>
    <w:rsid w:val="003E7E36"/>
    <w:rsid w:val="003F0424"/>
    <w:rsid w:val="003F09C7"/>
    <w:rsid w:val="003F17EC"/>
    <w:rsid w:val="003F4657"/>
    <w:rsid w:val="003F4B47"/>
    <w:rsid w:val="003F548F"/>
    <w:rsid w:val="003F5C29"/>
    <w:rsid w:val="003F5E0C"/>
    <w:rsid w:val="003F76D3"/>
    <w:rsid w:val="003F7D59"/>
    <w:rsid w:val="004006E9"/>
    <w:rsid w:val="00404037"/>
    <w:rsid w:val="00404E5D"/>
    <w:rsid w:val="00406DF0"/>
    <w:rsid w:val="0040719F"/>
    <w:rsid w:val="0040766D"/>
    <w:rsid w:val="0041071F"/>
    <w:rsid w:val="00412568"/>
    <w:rsid w:val="004130C0"/>
    <w:rsid w:val="004143AB"/>
    <w:rsid w:val="00414635"/>
    <w:rsid w:val="00415839"/>
    <w:rsid w:val="00416643"/>
    <w:rsid w:val="00417936"/>
    <w:rsid w:val="0042216A"/>
    <w:rsid w:val="004226CA"/>
    <w:rsid w:val="004227BD"/>
    <w:rsid w:val="00422853"/>
    <w:rsid w:val="00422B36"/>
    <w:rsid w:val="00423608"/>
    <w:rsid w:val="00424111"/>
    <w:rsid w:val="00424783"/>
    <w:rsid w:val="00425A9E"/>
    <w:rsid w:val="0042641F"/>
    <w:rsid w:val="00426B54"/>
    <w:rsid w:val="00427123"/>
    <w:rsid w:val="00433AAE"/>
    <w:rsid w:val="00434D41"/>
    <w:rsid w:val="0043603A"/>
    <w:rsid w:val="0044091D"/>
    <w:rsid w:val="00440E23"/>
    <w:rsid w:val="00440F6B"/>
    <w:rsid w:val="0044151E"/>
    <w:rsid w:val="00441C69"/>
    <w:rsid w:val="004423C9"/>
    <w:rsid w:val="004431F1"/>
    <w:rsid w:val="004432BC"/>
    <w:rsid w:val="00445183"/>
    <w:rsid w:val="00445DB3"/>
    <w:rsid w:val="00447FC6"/>
    <w:rsid w:val="0045208D"/>
    <w:rsid w:val="0045323F"/>
    <w:rsid w:val="00453894"/>
    <w:rsid w:val="00454201"/>
    <w:rsid w:val="004543CA"/>
    <w:rsid w:val="00454CAB"/>
    <w:rsid w:val="00456311"/>
    <w:rsid w:val="00456CA5"/>
    <w:rsid w:val="00457A43"/>
    <w:rsid w:val="00461961"/>
    <w:rsid w:val="00462161"/>
    <w:rsid w:val="00462658"/>
    <w:rsid w:val="00462EAB"/>
    <w:rsid w:val="00464113"/>
    <w:rsid w:val="004646D9"/>
    <w:rsid w:val="0046506F"/>
    <w:rsid w:val="00465CF8"/>
    <w:rsid w:val="00465D4F"/>
    <w:rsid w:val="00466DC3"/>
    <w:rsid w:val="004713DE"/>
    <w:rsid w:val="00473C53"/>
    <w:rsid w:val="00477F94"/>
    <w:rsid w:val="00480938"/>
    <w:rsid w:val="00480A2E"/>
    <w:rsid w:val="0048193B"/>
    <w:rsid w:val="00482FF6"/>
    <w:rsid w:val="00483327"/>
    <w:rsid w:val="0048502C"/>
    <w:rsid w:val="00487339"/>
    <w:rsid w:val="004874D6"/>
    <w:rsid w:val="00490673"/>
    <w:rsid w:val="00490BB3"/>
    <w:rsid w:val="004912DE"/>
    <w:rsid w:val="00491435"/>
    <w:rsid w:val="00491FBE"/>
    <w:rsid w:val="00492653"/>
    <w:rsid w:val="00492BF5"/>
    <w:rsid w:val="00493389"/>
    <w:rsid w:val="00493B77"/>
    <w:rsid w:val="00496281"/>
    <w:rsid w:val="0049787F"/>
    <w:rsid w:val="00497C27"/>
    <w:rsid w:val="004A0E7D"/>
    <w:rsid w:val="004A2BD7"/>
    <w:rsid w:val="004A31CC"/>
    <w:rsid w:val="004A4003"/>
    <w:rsid w:val="004A4B7D"/>
    <w:rsid w:val="004A65C7"/>
    <w:rsid w:val="004A6BFB"/>
    <w:rsid w:val="004A6E95"/>
    <w:rsid w:val="004B05A7"/>
    <w:rsid w:val="004B2881"/>
    <w:rsid w:val="004B352C"/>
    <w:rsid w:val="004B5377"/>
    <w:rsid w:val="004B5C1B"/>
    <w:rsid w:val="004B659D"/>
    <w:rsid w:val="004B6C00"/>
    <w:rsid w:val="004B6C7A"/>
    <w:rsid w:val="004B72D3"/>
    <w:rsid w:val="004C0269"/>
    <w:rsid w:val="004C15CC"/>
    <w:rsid w:val="004C1AB4"/>
    <w:rsid w:val="004C1C72"/>
    <w:rsid w:val="004C3F2B"/>
    <w:rsid w:val="004C4A12"/>
    <w:rsid w:val="004C4B1B"/>
    <w:rsid w:val="004C4E0B"/>
    <w:rsid w:val="004C5B5C"/>
    <w:rsid w:val="004C6A89"/>
    <w:rsid w:val="004C7274"/>
    <w:rsid w:val="004C7429"/>
    <w:rsid w:val="004C74AC"/>
    <w:rsid w:val="004C7990"/>
    <w:rsid w:val="004D0D72"/>
    <w:rsid w:val="004D10C0"/>
    <w:rsid w:val="004D182C"/>
    <w:rsid w:val="004D404F"/>
    <w:rsid w:val="004D4209"/>
    <w:rsid w:val="004D5003"/>
    <w:rsid w:val="004D6BA9"/>
    <w:rsid w:val="004D6F12"/>
    <w:rsid w:val="004E0C1D"/>
    <w:rsid w:val="004E1659"/>
    <w:rsid w:val="004E1D3A"/>
    <w:rsid w:val="004E217B"/>
    <w:rsid w:val="004E27FC"/>
    <w:rsid w:val="004E2E18"/>
    <w:rsid w:val="004E3EC3"/>
    <w:rsid w:val="004E4059"/>
    <w:rsid w:val="004E4250"/>
    <w:rsid w:val="004E4AFC"/>
    <w:rsid w:val="004E6D88"/>
    <w:rsid w:val="004E6E6F"/>
    <w:rsid w:val="004F0A0B"/>
    <w:rsid w:val="004F0DAC"/>
    <w:rsid w:val="004F0E86"/>
    <w:rsid w:val="004F179A"/>
    <w:rsid w:val="004F1B7D"/>
    <w:rsid w:val="004F1E09"/>
    <w:rsid w:val="004F2A1F"/>
    <w:rsid w:val="004F2F28"/>
    <w:rsid w:val="004F3720"/>
    <w:rsid w:val="004F3F35"/>
    <w:rsid w:val="004F4074"/>
    <w:rsid w:val="004F5164"/>
    <w:rsid w:val="004F6C5A"/>
    <w:rsid w:val="004F73A0"/>
    <w:rsid w:val="005022C1"/>
    <w:rsid w:val="00504026"/>
    <w:rsid w:val="00505BDA"/>
    <w:rsid w:val="00505DA5"/>
    <w:rsid w:val="00507D61"/>
    <w:rsid w:val="005100A9"/>
    <w:rsid w:val="00511C5F"/>
    <w:rsid w:val="00511FB4"/>
    <w:rsid w:val="005136DB"/>
    <w:rsid w:val="005148E7"/>
    <w:rsid w:val="005153AF"/>
    <w:rsid w:val="005163E7"/>
    <w:rsid w:val="005165D7"/>
    <w:rsid w:val="005167DE"/>
    <w:rsid w:val="00516DF7"/>
    <w:rsid w:val="00516F80"/>
    <w:rsid w:val="00517C6D"/>
    <w:rsid w:val="00520D54"/>
    <w:rsid w:val="005216B7"/>
    <w:rsid w:val="005228CF"/>
    <w:rsid w:val="00524551"/>
    <w:rsid w:val="00524B0A"/>
    <w:rsid w:val="005251B5"/>
    <w:rsid w:val="00525909"/>
    <w:rsid w:val="0052595C"/>
    <w:rsid w:val="00525BE5"/>
    <w:rsid w:val="005305F4"/>
    <w:rsid w:val="00530F87"/>
    <w:rsid w:val="005316A5"/>
    <w:rsid w:val="005324A1"/>
    <w:rsid w:val="00535071"/>
    <w:rsid w:val="005358A4"/>
    <w:rsid w:val="0054020D"/>
    <w:rsid w:val="0054124E"/>
    <w:rsid w:val="00541402"/>
    <w:rsid w:val="00541EA2"/>
    <w:rsid w:val="005438AA"/>
    <w:rsid w:val="00546252"/>
    <w:rsid w:val="00547827"/>
    <w:rsid w:val="00551EAF"/>
    <w:rsid w:val="00552D50"/>
    <w:rsid w:val="00552E76"/>
    <w:rsid w:val="0055313C"/>
    <w:rsid w:val="005537B9"/>
    <w:rsid w:val="005572B4"/>
    <w:rsid w:val="00560A47"/>
    <w:rsid w:val="005611CD"/>
    <w:rsid w:val="00561B48"/>
    <w:rsid w:val="00561C7B"/>
    <w:rsid w:val="00561F0B"/>
    <w:rsid w:val="00563275"/>
    <w:rsid w:val="00564772"/>
    <w:rsid w:val="00565E75"/>
    <w:rsid w:val="0056608F"/>
    <w:rsid w:val="00567244"/>
    <w:rsid w:val="005716A8"/>
    <w:rsid w:val="00571D24"/>
    <w:rsid w:val="00571E2A"/>
    <w:rsid w:val="00571F8E"/>
    <w:rsid w:val="00573A2D"/>
    <w:rsid w:val="00573BFE"/>
    <w:rsid w:val="00573FFE"/>
    <w:rsid w:val="0057450F"/>
    <w:rsid w:val="00576552"/>
    <w:rsid w:val="0057796B"/>
    <w:rsid w:val="00580234"/>
    <w:rsid w:val="00581390"/>
    <w:rsid w:val="00582862"/>
    <w:rsid w:val="00585DED"/>
    <w:rsid w:val="00586827"/>
    <w:rsid w:val="00587A85"/>
    <w:rsid w:val="005909E1"/>
    <w:rsid w:val="005919B9"/>
    <w:rsid w:val="00594553"/>
    <w:rsid w:val="0059545D"/>
    <w:rsid w:val="00596966"/>
    <w:rsid w:val="00596A9C"/>
    <w:rsid w:val="00597FCB"/>
    <w:rsid w:val="005A055C"/>
    <w:rsid w:val="005A1FC4"/>
    <w:rsid w:val="005A236A"/>
    <w:rsid w:val="005A3F6D"/>
    <w:rsid w:val="005A4037"/>
    <w:rsid w:val="005A4EA7"/>
    <w:rsid w:val="005A6966"/>
    <w:rsid w:val="005A69EF"/>
    <w:rsid w:val="005A6BE3"/>
    <w:rsid w:val="005A7420"/>
    <w:rsid w:val="005B089D"/>
    <w:rsid w:val="005B1A55"/>
    <w:rsid w:val="005B26E0"/>
    <w:rsid w:val="005B48A2"/>
    <w:rsid w:val="005B5C22"/>
    <w:rsid w:val="005B6930"/>
    <w:rsid w:val="005B6BFB"/>
    <w:rsid w:val="005B7249"/>
    <w:rsid w:val="005C33C9"/>
    <w:rsid w:val="005C46EE"/>
    <w:rsid w:val="005C5277"/>
    <w:rsid w:val="005C608B"/>
    <w:rsid w:val="005C69FA"/>
    <w:rsid w:val="005C77B0"/>
    <w:rsid w:val="005C7FF3"/>
    <w:rsid w:val="005D0976"/>
    <w:rsid w:val="005D13AD"/>
    <w:rsid w:val="005D2148"/>
    <w:rsid w:val="005D2219"/>
    <w:rsid w:val="005D434F"/>
    <w:rsid w:val="005D524A"/>
    <w:rsid w:val="005D617B"/>
    <w:rsid w:val="005D6403"/>
    <w:rsid w:val="005D653B"/>
    <w:rsid w:val="005E3467"/>
    <w:rsid w:val="005E5455"/>
    <w:rsid w:val="005F012B"/>
    <w:rsid w:val="005F231C"/>
    <w:rsid w:val="005F23C9"/>
    <w:rsid w:val="005F45C6"/>
    <w:rsid w:val="005F47EA"/>
    <w:rsid w:val="005F5A35"/>
    <w:rsid w:val="005F6590"/>
    <w:rsid w:val="005F66F8"/>
    <w:rsid w:val="00600416"/>
    <w:rsid w:val="00600764"/>
    <w:rsid w:val="0060113B"/>
    <w:rsid w:val="00603758"/>
    <w:rsid w:val="00603BA0"/>
    <w:rsid w:val="00605E35"/>
    <w:rsid w:val="006075EC"/>
    <w:rsid w:val="00613B65"/>
    <w:rsid w:val="00615003"/>
    <w:rsid w:val="00616C8E"/>
    <w:rsid w:val="00617C35"/>
    <w:rsid w:val="00620073"/>
    <w:rsid w:val="00621061"/>
    <w:rsid w:val="00621E7A"/>
    <w:rsid w:val="00621E9B"/>
    <w:rsid w:val="00622D60"/>
    <w:rsid w:val="006238EB"/>
    <w:rsid w:val="00623A47"/>
    <w:rsid w:val="00626EAD"/>
    <w:rsid w:val="00627936"/>
    <w:rsid w:val="00630224"/>
    <w:rsid w:val="00630272"/>
    <w:rsid w:val="00632552"/>
    <w:rsid w:val="00632D46"/>
    <w:rsid w:val="00633D68"/>
    <w:rsid w:val="0063465A"/>
    <w:rsid w:val="0063512B"/>
    <w:rsid w:val="00635972"/>
    <w:rsid w:val="006362D9"/>
    <w:rsid w:val="00636877"/>
    <w:rsid w:val="00637E54"/>
    <w:rsid w:val="0064383B"/>
    <w:rsid w:val="006449A6"/>
    <w:rsid w:val="00644AE1"/>
    <w:rsid w:val="00644B6A"/>
    <w:rsid w:val="006472EE"/>
    <w:rsid w:val="006474F7"/>
    <w:rsid w:val="00647D24"/>
    <w:rsid w:val="0065362B"/>
    <w:rsid w:val="00653F50"/>
    <w:rsid w:val="0065424E"/>
    <w:rsid w:val="00654F1F"/>
    <w:rsid w:val="00655ADF"/>
    <w:rsid w:val="00655B76"/>
    <w:rsid w:val="00656890"/>
    <w:rsid w:val="006579EA"/>
    <w:rsid w:val="00662C2E"/>
    <w:rsid w:val="00663518"/>
    <w:rsid w:val="0066710B"/>
    <w:rsid w:val="006707E4"/>
    <w:rsid w:val="00670852"/>
    <w:rsid w:val="00671E72"/>
    <w:rsid w:val="00672562"/>
    <w:rsid w:val="00673B2D"/>
    <w:rsid w:val="00674F6D"/>
    <w:rsid w:val="0067597D"/>
    <w:rsid w:val="00675E6A"/>
    <w:rsid w:val="00676035"/>
    <w:rsid w:val="006776A2"/>
    <w:rsid w:val="00677C06"/>
    <w:rsid w:val="00680095"/>
    <w:rsid w:val="006803A6"/>
    <w:rsid w:val="00681243"/>
    <w:rsid w:val="00681810"/>
    <w:rsid w:val="00682D31"/>
    <w:rsid w:val="00684237"/>
    <w:rsid w:val="006843B6"/>
    <w:rsid w:val="0068523D"/>
    <w:rsid w:val="00685BAE"/>
    <w:rsid w:val="006876DB"/>
    <w:rsid w:val="00692ECC"/>
    <w:rsid w:val="00693632"/>
    <w:rsid w:val="00693A5C"/>
    <w:rsid w:val="00696D75"/>
    <w:rsid w:val="006A0BB2"/>
    <w:rsid w:val="006A0D18"/>
    <w:rsid w:val="006A28AD"/>
    <w:rsid w:val="006A2C70"/>
    <w:rsid w:val="006A3FBE"/>
    <w:rsid w:val="006A425B"/>
    <w:rsid w:val="006A46C2"/>
    <w:rsid w:val="006A47FB"/>
    <w:rsid w:val="006B06D9"/>
    <w:rsid w:val="006B2809"/>
    <w:rsid w:val="006B2CDA"/>
    <w:rsid w:val="006B2F7C"/>
    <w:rsid w:val="006B46E9"/>
    <w:rsid w:val="006B4CCE"/>
    <w:rsid w:val="006B702B"/>
    <w:rsid w:val="006B757A"/>
    <w:rsid w:val="006C1EA0"/>
    <w:rsid w:val="006C1F2B"/>
    <w:rsid w:val="006C2567"/>
    <w:rsid w:val="006C277C"/>
    <w:rsid w:val="006C356F"/>
    <w:rsid w:val="006C3DC6"/>
    <w:rsid w:val="006C4838"/>
    <w:rsid w:val="006C5441"/>
    <w:rsid w:val="006C5A7F"/>
    <w:rsid w:val="006C6033"/>
    <w:rsid w:val="006C775F"/>
    <w:rsid w:val="006D0469"/>
    <w:rsid w:val="006D29ED"/>
    <w:rsid w:val="006D3BD8"/>
    <w:rsid w:val="006D4581"/>
    <w:rsid w:val="006D581E"/>
    <w:rsid w:val="006D6E2C"/>
    <w:rsid w:val="006D7AC3"/>
    <w:rsid w:val="006D7BAC"/>
    <w:rsid w:val="006E0F8F"/>
    <w:rsid w:val="006E1540"/>
    <w:rsid w:val="006E161F"/>
    <w:rsid w:val="006E16F6"/>
    <w:rsid w:val="006E177B"/>
    <w:rsid w:val="006E2397"/>
    <w:rsid w:val="006E3177"/>
    <w:rsid w:val="006E437A"/>
    <w:rsid w:val="006E4817"/>
    <w:rsid w:val="006E4CF7"/>
    <w:rsid w:val="006E4FB9"/>
    <w:rsid w:val="006E5919"/>
    <w:rsid w:val="006E6E1C"/>
    <w:rsid w:val="006E7374"/>
    <w:rsid w:val="006E7761"/>
    <w:rsid w:val="006E79F4"/>
    <w:rsid w:val="006E7A33"/>
    <w:rsid w:val="006F2194"/>
    <w:rsid w:val="006F2555"/>
    <w:rsid w:val="006F27B3"/>
    <w:rsid w:val="006F2E60"/>
    <w:rsid w:val="006F482E"/>
    <w:rsid w:val="006F4AD4"/>
    <w:rsid w:val="006F642D"/>
    <w:rsid w:val="00700676"/>
    <w:rsid w:val="00701245"/>
    <w:rsid w:val="007018A9"/>
    <w:rsid w:val="0070282E"/>
    <w:rsid w:val="00703159"/>
    <w:rsid w:val="0070386E"/>
    <w:rsid w:val="007048E6"/>
    <w:rsid w:val="0070652A"/>
    <w:rsid w:val="007065F0"/>
    <w:rsid w:val="00706FD1"/>
    <w:rsid w:val="0071020B"/>
    <w:rsid w:val="00710F1B"/>
    <w:rsid w:val="0071113A"/>
    <w:rsid w:val="00712A2D"/>
    <w:rsid w:val="00715E91"/>
    <w:rsid w:val="007176B2"/>
    <w:rsid w:val="007203BB"/>
    <w:rsid w:val="007219C9"/>
    <w:rsid w:val="00721CE4"/>
    <w:rsid w:val="00721F9D"/>
    <w:rsid w:val="00722D9C"/>
    <w:rsid w:val="0072320F"/>
    <w:rsid w:val="007239B1"/>
    <w:rsid w:val="007244B2"/>
    <w:rsid w:val="00724A2E"/>
    <w:rsid w:val="00725364"/>
    <w:rsid w:val="0072645D"/>
    <w:rsid w:val="00730B54"/>
    <w:rsid w:val="007334D7"/>
    <w:rsid w:val="00733A64"/>
    <w:rsid w:val="007357F7"/>
    <w:rsid w:val="00736AD9"/>
    <w:rsid w:val="00737BDF"/>
    <w:rsid w:val="00741351"/>
    <w:rsid w:val="007417C3"/>
    <w:rsid w:val="00741AF4"/>
    <w:rsid w:val="00741D7C"/>
    <w:rsid w:val="00743484"/>
    <w:rsid w:val="00743E4D"/>
    <w:rsid w:val="00743EE7"/>
    <w:rsid w:val="007466FB"/>
    <w:rsid w:val="00747D4B"/>
    <w:rsid w:val="007501FB"/>
    <w:rsid w:val="0075255C"/>
    <w:rsid w:val="00752E5E"/>
    <w:rsid w:val="00753822"/>
    <w:rsid w:val="00754405"/>
    <w:rsid w:val="00754C4A"/>
    <w:rsid w:val="00754F48"/>
    <w:rsid w:val="00755407"/>
    <w:rsid w:val="00755FE8"/>
    <w:rsid w:val="007576C1"/>
    <w:rsid w:val="00757C91"/>
    <w:rsid w:val="00757FF9"/>
    <w:rsid w:val="00760698"/>
    <w:rsid w:val="007618AD"/>
    <w:rsid w:val="007618FB"/>
    <w:rsid w:val="00761F20"/>
    <w:rsid w:val="00761F5A"/>
    <w:rsid w:val="0076338D"/>
    <w:rsid w:val="00763709"/>
    <w:rsid w:val="007640D5"/>
    <w:rsid w:val="0076553D"/>
    <w:rsid w:val="00765938"/>
    <w:rsid w:val="00766F3A"/>
    <w:rsid w:val="00767925"/>
    <w:rsid w:val="00767E52"/>
    <w:rsid w:val="0077041A"/>
    <w:rsid w:val="00771517"/>
    <w:rsid w:val="00771686"/>
    <w:rsid w:val="007727BC"/>
    <w:rsid w:val="007729A2"/>
    <w:rsid w:val="007745F4"/>
    <w:rsid w:val="00774BBE"/>
    <w:rsid w:val="007756A5"/>
    <w:rsid w:val="00775774"/>
    <w:rsid w:val="00775D8A"/>
    <w:rsid w:val="00780C87"/>
    <w:rsid w:val="00780E08"/>
    <w:rsid w:val="0078143D"/>
    <w:rsid w:val="007818EE"/>
    <w:rsid w:val="00781BB4"/>
    <w:rsid w:val="007829E4"/>
    <w:rsid w:val="00784DA2"/>
    <w:rsid w:val="00785376"/>
    <w:rsid w:val="007857B1"/>
    <w:rsid w:val="00786BC3"/>
    <w:rsid w:val="00787115"/>
    <w:rsid w:val="00787A68"/>
    <w:rsid w:val="00787A84"/>
    <w:rsid w:val="00787B90"/>
    <w:rsid w:val="00790BB4"/>
    <w:rsid w:val="00791AD3"/>
    <w:rsid w:val="00791C60"/>
    <w:rsid w:val="007926AB"/>
    <w:rsid w:val="007928B7"/>
    <w:rsid w:val="007930E4"/>
    <w:rsid w:val="007932AD"/>
    <w:rsid w:val="0079366A"/>
    <w:rsid w:val="00793AB2"/>
    <w:rsid w:val="00795117"/>
    <w:rsid w:val="007956FC"/>
    <w:rsid w:val="007963A7"/>
    <w:rsid w:val="00796933"/>
    <w:rsid w:val="00796E80"/>
    <w:rsid w:val="007A06EF"/>
    <w:rsid w:val="007A1BA4"/>
    <w:rsid w:val="007A2B87"/>
    <w:rsid w:val="007A3342"/>
    <w:rsid w:val="007A3E9E"/>
    <w:rsid w:val="007A4488"/>
    <w:rsid w:val="007A4491"/>
    <w:rsid w:val="007A556A"/>
    <w:rsid w:val="007A6C09"/>
    <w:rsid w:val="007A6C37"/>
    <w:rsid w:val="007A7294"/>
    <w:rsid w:val="007A76D5"/>
    <w:rsid w:val="007A7805"/>
    <w:rsid w:val="007B1FDC"/>
    <w:rsid w:val="007B2D93"/>
    <w:rsid w:val="007B539E"/>
    <w:rsid w:val="007B5C3F"/>
    <w:rsid w:val="007B5CF1"/>
    <w:rsid w:val="007B60E3"/>
    <w:rsid w:val="007B66D5"/>
    <w:rsid w:val="007B6E72"/>
    <w:rsid w:val="007B70E5"/>
    <w:rsid w:val="007B776F"/>
    <w:rsid w:val="007C03E4"/>
    <w:rsid w:val="007C0487"/>
    <w:rsid w:val="007C068D"/>
    <w:rsid w:val="007C4FD7"/>
    <w:rsid w:val="007C5149"/>
    <w:rsid w:val="007C53C8"/>
    <w:rsid w:val="007C56FB"/>
    <w:rsid w:val="007C65DD"/>
    <w:rsid w:val="007C70F4"/>
    <w:rsid w:val="007C7315"/>
    <w:rsid w:val="007D0176"/>
    <w:rsid w:val="007D09F8"/>
    <w:rsid w:val="007D1436"/>
    <w:rsid w:val="007D2E9C"/>
    <w:rsid w:val="007D309E"/>
    <w:rsid w:val="007D3766"/>
    <w:rsid w:val="007D4523"/>
    <w:rsid w:val="007D47D2"/>
    <w:rsid w:val="007D4EAB"/>
    <w:rsid w:val="007D6660"/>
    <w:rsid w:val="007D6D77"/>
    <w:rsid w:val="007E0E48"/>
    <w:rsid w:val="007E0E7D"/>
    <w:rsid w:val="007E18D9"/>
    <w:rsid w:val="007E2594"/>
    <w:rsid w:val="007E3152"/>
    <w:rsid w:val="007E3493"/>
    <w:rsid w:val="007E3CB7"/>
    <w:rsid w:val="007E3DD6"/>
    <w:rsid w:val="007E5AE4"/>
    <w:rsid w:val="007F1084"/>
    <w:rsid w:val="007F2073"/>
    <w:rsid w:val="007F2166"/>
    <w:rsid w:val="007F22D9"/>
    <w:rsid w:val="007F3658"/>
    <w:rsid w:val="007F4E46"/>
    <w:rsid w:val="007F5D71"/>
    <w:rsid w:val="007F6E08"/>
    <w:rsid w:val="007F6E72"/>
    <w:rsid w:val="007F75F6"/>
    <w:rsid w:val="007F7A43"/>
    <w:rsid w:val="008004C7"/>
    <w:rsid w:val="00800581"/>
    <w:rsid w:val="008008CD"/>
    <w:rsid w:val="00801434"/>
    <w:rsid w:val="00802CFD"/>
    <w:rsid w:val="008032C1"/>
    <w:rsid w:val="008041A5"/>
    <w:rsid w:val="0080590F"/>
    <w:rsid w:val="00806469"/>
    <w:rsid w:val="00806977"/>
    <w:rsid w:val="008077DD"/>
    <w:rsid w:val="008108C1"/>
    <w:rsid w:val="00810AD7"/>
    <w:rsid w:val="0081161C"/>
    <w:rsid w:val="008137A7"/>
    <w:rsid w:val="00813FA3"/>
    <w:rsid w:val="0081469B"/>
    <w:rsid w:val="00814A4F"/>
    <w:rsid w:val="0081513B"/>
    <w:rsid w:val="00815BA8"/>
    <w:rsid w:val="00815D1D"/>
    <w:rsid w:val="00815FB3"/>
    <w:rsid w:val="008168A2"/>
    <w:rsid w:val="008224F6"/>
    <w:rsid w:val="008228C7"/>
    <w:rsid w:val="0082314E"/>
    <w:rsid w:val="008232CA"/>
    <w:rsid w:val="0082378C"/>
    <w:rsid w:val="008237E2"/>
    <w:rsid w:val="00823B09"/>
    <w:rsid w:val="00824160"/>
    <w:rsid w:val="00825B81"/>
    <w:rsid w:val="00825BFE"/>
    <w:rsid w:val="00825D82"/>
    <w:rsid w:val="00830E9C"/>
    <w:rsid w:val="00833BB2"/>
    <w:rsid w:val="008355AF"/>
    <w:rsid w:val="008406D9"/>
    <w:rsid w:val="0084077A"/>
    <w:rsid w:val="00841258"/>
    <w:rsid w:val="00841464"/>
    <w:rsid w:val="00841F1E"/>
    <w:rsid w:val="00842469"/>
    <w:rsid w:val="008424A5"/>
    <w:rsid w:val="00842AC7"/>
    <w:rsid w:val="00842E77"/>
    <w:rsid w:val="00843442"/>
    <w:rsid w:val="00845452"/>
    <w:rsid w:val="00851C69"/>
    <w:rsid w:val="00853A1C"/>
    <w:rsid w:val="00854101"/>
    <w:rsid w:val="008546DC"/>
    <w:rsid w:val="0085481D"/>
    <w:rsid w:val="00855EC2"/>
    <w:rsid w:val="00857AEB"/>
    <w:rsid w:val="00862513"/>
    <w:rsid w:val="00862B98"/>
    <w:rsid w:val="00863243"/>
    <w:rsid w:val="00863743"/>
    <w:rsid w:val="00863A42"/>
    <w:rsid w:val="008657D0"/>
    <w:rsid w:val="00867850"/>
    <w:rsid w:val="00867AB2"/>
    <w:rsid w:val="00867FD4"/>
    <w:rsid w:val="008740B9"/>
    <w:rsid w:val="008741C6"/>
    <w:rsid w:val="008751F5"/>
    <w:rsid w:val="0087717E"/>
    <w:rsid w:val="00877828"/>
    <w:rsid w:val="00877D65"/>
    <w:rsid w:val="00881D97"/>
    <w:rsid w:val="008821C4"/>
    <w:rsid w:val="00883AA7"/>
    <w:rsid w:val="00884C66"/>
    <w:rsid w:val="00890123"/>
    <w:rsid w:val="00890368"/>
    <w:rsid w:val="00892032"/>
    <w:rsid w:val="00892507"/>
    <w:rsid w:val="0089279A"/>
    <w:rsid w:val="00892A16"/>
    <w:rsid w:val="00894FFE"/>
    <w:rsid w:val="00895B49"/>
    <w:rsid w:val="00897282"/>
    <w:rsid w:val="0089738D"/>
    <w:rsid w:val="008A0C5F"/>
    <w:rsid w:val="008A13B2"/>
    <w:rsid w:val="008A19DE"/>
    <w:rsid w:val="008A2092"/>
    <w:rsid w:val="008A29CD"/>
    <w:rsid w:val="008A3BD2"/>
    <w:rsid w:val="008A40AE"/>
    <w:rsid w:val="008A5972"/>
    <w:rsid w:val="008B2BC5"/>
    <w:rsid w:val="008B30A0"/>
    <w:rsid w:val="008B4F98"/>
    <w:rsid w:val="008B528C"/>
    <w:rsid w:val="008B58AD"/>
    <w:rsid w:val="008B5C7C"/>
    <w:rsid w:val="008B69D7"/>
    <w:rsid w:val="008B6B25"/>
    <w:rsid w:val="008C0B69"/>
    <w:rsid w:val="008C11B5"/>
    <w:rsid w:val="008C1EC4"/>
    <w:rsid w:val="008C2B61"/>
    <w:rsid w:val="008C58FA"/>
    <w:rsid w:val="008C5AC6"/>
    <w:rsid w:val="008D1007"/>
    <w:rsid w:val="008D154C"/>
    <w:rsid w:val="008D2883"/>
    <w:rsid w:val="008D2C2E"/>
    <w:rsid w:val="008D5E60"/>
    <w:rsid w:val="008D7D30"/>
    <w:rsid w:val="008D7DAF"/>
    <w:rsid w:val="008D7E46"/>
    <w:rsid w:val="008D7E53"/>
    <w:rsid w:val="008E0304"/>
    <w:rsid w:val="008E09F7"/>
    <w:rsid w:val="008E1B10"/>
    <w:rsid w:val="008E2F4C"/>
    <w:rsid w:val="008E30C6"/>
    <w:rsid w:val="008E351D"/>
    <w:rsid w:val="008E5E5D"/>
    <w:rsid w:val="008F0840"/>
    <w:rsid w:val="008F1CB4"/>
    <w:rsid w:val="008F1D08"/>
    <w:rsid w:val="008F27CC"/>
    <w:rsid w:val="008F3961"/>
    <w:rsid w:val="008F4361"/>
    <w:rsid w:val="008F5469"/>
    <w:rsid w:val="008F5777"/>
    <w:rsid w:val="008F619F"/>
    <w:rsid w:val="008F6B7E"/>
    <w:rsid w:val="008F7357"/>
    <w:rsid w:val="00903685"/>
    <w:rsid w:val="00903E6F"/>
    <w:rsid w:val="0090593E"/>
    <w:rsid w:val="009059F2"/>
    <w:rsid w:val="00905A21"/>
    <w:rsid w:val="0090648E"/>
    <w:rsid w:val="00906D94"/>
    <w:rsid w:val="009079B0"/>
    <w:rsid w:val="00907A52"/>
    <w:rsid w:val="00907A9D"/>
    <w:rsid w:val="00910459"/>
    <w:rsid w:val="0091072F"/>
    <w:rsid w:val="009107CF"/>
    <w:rsid w:val="00911462"/>
    <w:rsid w:val="0091198C"/>
    <w:rsid w:val="00911C38"/>
    <w:rsid w:val="009131B3"/>
    <w:rsid w:val="009138D9"/>
    <w:rsid w:val="00913F8E"/>
    <w:rsid w:val="009151FC"/>
    <w:rsid w:val="00916916"/>
    <w:rsid w:val="00920435"/>
    <w:rsid w:val="00922CAA"/>
    <w:rsid w:val="009309DE"/>
    <w:rsid w:val="009312DD"/>
    <w:rsid w:val="0093163B"/>
    <w:rsid w:val="00933485"/>
    <w:rsid w:val="00934020"/>
    <w:rsid w:val="0093527B"/>
    <w:rsid w:val="009361DD"/>
    <w:rsid w:val="00936474"/>
    <w:rsid w:val="00937387"/>
    <w:rsid w:val="009405DF"/>
    <w:rsid w:val="0094087F"/>
    <w:rsid w:val="009409D9"/>
    <w:rsid w:val="00940C2C"/>
    <w:rsid w:val="00940E7E"/>
    <w:rsid w:val="009414A5"/>
    <w:rsid w:val="009420B9"/>
    <w:rsid w:val="009427D8"/>
    <w:rsid w:val="00943825"/>
    <w:rsid w:val="00945251"/>
    <w:rsid w:val="0094630B"/>
    <w:rsid w:val="00947003"/>
    <w:rsid w:val="009473E5"/>
    <w:rsid w:val="0094760A"/>
    <w:rsid w:val="009503A9"/>
    <w:rsid w:val="009505E2"/>
    <w:rsid w:val="00951A17"/>
    <w:rsid w:val="009530D0"/>
    <w:rsid w:val="00953197"/>
    <w:rsid w:val="0095414E"/>
    <w:rsid w:val="00954979"/>
    <w:rsid w:val="009560E3"/>
    <w:rsid w:val="00963A96"/>
    <w:rsid w:val="009642F7"/>
    <w:rsid w:val="00964373"/>
    <w:rsid w:val="00965235"/>
    <w:rsid w:val="009652D7"/>
    <w:rsid w:val="00970905"/>
    <w:rsid w:val="00971C75"/>
    <w:rsid w:val="009745A4"/>
    <w:rsid w:val="00976ED8"/>
    <w:rsid w:val="009778FD"/>
    <w:rsid w:val="00980F3B"/>
    <w:rsid w:val="00982A81"/>
    <w:rsid w:val="00982BC9"/>
    <w:rsid w:val="00983BFC"/>
    <w:rsid w:val="00984BAD"/>
    <w:rsid w:val="00985127"/>
    <w:rsid w:val="00985501"/>
    <w:rsid w:val="00986153"/>
    <w:rsid w:val="009863E6"/>
    <w:rsid w:val="0098701F"/>
    <w:rsid w:val="0098743C"/>
    <w:rsid w:val="00987668"/>
    <w:rsid w:val="00990422"/>
    <w:rsid w:val="009916EE"/>
    <w:rsid w:val="00991826"/>
    <w:rsid w:val="00993A9F"/>
    <w:rsid w:val="00994053"/>
    <w:rsid w:val="009963EF"/>
    <w:rsid w:val="00996865"/>
    <w:rsid w:val="00997103"/>
    <w:rsid w:val="009A0501"/>
    <w:rsid w:val="009A2054"/>
    <w:rsid w:val="009A32EC"/>
    <w:rsid w:val="009A3515"/>
    <w:rsid w:val="009A3589"/>
    <w:rsid w:val="009A3DF4"/>
    <w:rsid w:val="009A408F"/>
    <w:rsid w:val="009A41FA"/>
    <w:rsid w:val="009A426C"/>
    <w:rsid w:val="009A5061"/>
    <w:rsid w:val="009A52DD"/>
    <w:rsid w:val="009A5CE6"/>
    <w:rsid w:val="009B0191"/>
    <w:rsid w:val="009B030C"/>
    <w:rsid w:val="009B035F"/>
    <w:rsid w:val="009B0936"/>
    <w:rsid w:val="009B1186"/>
    <w:rsid w:val="009B337D"/>
    <w:rsid w:val="009B3CA8"/>
    <w:rsid w:val="009B4A3A"/>
    <w:rsid w:val="009B594D"/>
    <w:rsid w:val="009B6415"/>
    <w:rsid w:val="009B67CE"/>
    <w:rsid w:val="009B6C50"/>
    <w:rsid w:val="009C06A1"/>
    <w:rsid w:val="009C0DD8"/>
    <w:rsid w:val="009C1204"/>
    <w:rsid w:val="009C1E73"/>
    <w:rsid w:val="009C39B7"/>
    <w:rsid w:val="009C4DB8"/>
    <w:rsid w:val="009C5619"/>
    <w:rsid w:val="009C5C9A"/>
    <w:rsid w:val="009C7568"/>
    <w:rsid w:val="009C7F00"/>
    <w:rsid w:val="009D092B"/>
    <w:rsid w:val="009D19D5"/>
    <w:rsid w:val="009D1F56"/>
    <w:rsid w:val="009D2E95"/>
    <w:rsid w:val="009D3D98"/>
    <w:rsid w:val="009D5AF7"/>
    <w:rsid w:val="009E024B"/>
    <w:rsid w:val="009E059E"/>
    <w:rsid w:val="009E12AB"/>
    <w:rsid w:val="009E23B9"/>
    <w:rsid w:val="009E4D7C"/>
    <w:rsid w:val="009E53F8"/>
    <w:rsid w:val="009E5457"/>
    <w:rsid w:val="009E57FD"/>
    <w:rsid w:val="009E5C07"/>
    <w:rsid w:val="009E67E1"/>
    <w:rsid w:val="009E6D65"/>
    <w:rsid w:val="009E79DC"/>
    <w:rsid w:val="009F0D85"/>
    <w:rsid w:val="009F0F64"/>
    <w:rsid w:val="009F22EA"/>
    <w:rsid w:val="009F2CE9"/>
    <w:rsid w:val="009F336B"/>
    <w:rsid w:val="009F3922"/>
    <w:rsid w:val="009F4D18"/>
    <w:rsid w:val="009F5490"/>
    <w:rsid w:val="009F7567"/>
    <w:rsid w:val="009F7982"/>
    <w:rsid w:val="009F7B56"/>
    <w:rsid w:val="00A00232"/>
    <w:rsid w:val="00A00467"/>
    <w:rsid w:val="00A0050E"/>
    <w:rsid w:val="00A0061C"/>
    <w:rsid w:val="00A00DAA"/>
    <w:rsid w:val="00A01982"/>
    <w:rsid w:val="00A01E32"/>
    <w:rsid w:val="00A01F34"/>
    <w:rsid w:val="00A03BFB"/>
    <w:rsid w:val="00A043D4"/>
    <w:rsid w:val="00A05F7C"/>
    <w:rsid w:val="00A06206"/>
    <w:rsid w:val="00A06624"/>
    <w:rsid w:val="00A075E3"/>
    <w:rsid w:val="00A076FB"/>
    <w:rsid w:val="00A07815"/>
    <w:rsid w:val="00A07A0F"/>
    <w:rsid w:val="00A1110A"/>
    <w:rsid w:val="00A121CF"/>
    <w:rsid w:val="00A125F2"/>
    <w:rsid w:val="00A12BB3"/>
    <w:rsid w:val="00A145D2"/>
    <w:rsid w:val="00A14798"/>
    <w:rsid w:val="00A15AEA"/>
    <w:rsid w:val="00A177D2"/>
    <w:rsid w:val="00A17F7D"/>
    <w:rsid w:val="00A21495"/>
    <w:rsid w:val="00A2250D"/>
    <w:rsid w:val="00A23FDE"/>
    <w:rsid w:val="00A241B7"/>
    <w:rsid w:val="00A241D6"/>
    <w:rsid w:val="00A25583"/>
    <w:rsid w:val="00A25A99"/>
    <w:rsid w:val="00A266F9"/>
    <w:rsid w:val="00A26D7A"/>
    <w:rsid w:val="00A27F64"/>
    <w:rsid w:val="00A310BA"/>
    <w:rsid w:val="00A311F7"/>
    <w:rsid w:val="00A32458"/>
    <w:rsid w:val="00A32E2C"/>
    <w:rsid w:val="00A33159"/>
    <w:rsid w:val="00A333A6"/>
    <w:rsid w:val="00A334D2"/>
    <w:rsid w:val="00A34BB2"/>
    <w:rsid w:val="00A365F5"/>
    <w:rsid w:val="00A3665F"/>
    <w:rsid w:val="00A36D0E"/>
    <w:rsid w:val="00A37946"/>
    <w:rsid w:val="00A37A87"/>
    <w:rsid w:val="00A37CC4"/>
    <w:rsid w:val="00A406D2"/>
    <w:rsid w:val="00A439C7"/>
    <w:rsid w:val="00A4504B"/>
    <w:rsid w:val="00A45765"/>
    <w:rsid w:val="00A460E6"/>
    <w:rsid w:val="00A46307"/>
    <w:rsid w:val="00A4764B"/>
    <w:rsid w:val="00A50549"/>
    <w:rsid w:val="00A50D3D"/>
    <w:rsid w:val="00A517C9"/>
    <w:rsid w:val="00A51AAB"/>
    <w:rsid w:val="00A5297A"/>
    <w:rsid w:val="00A5320B"/>
    <w:rsid w:val="00A543B7"/>
    <w:rsid w:val="00A5443C"/>
    <w:rsid w:val="00A5490E"/>
    <w:rsid w:val="00A56485"/>
    <w:rsid w:val="00A57031"/>
    <w:rsid w:val="00A57059"/>
    <w:rsid w:val="00A608FF"/>
    <w:rsid w:val="00A60DEB"/>
    <w:rsid w:val="00A61955"/>
    <w:rsid w:val="00A61A07"/>
    <w:rsid w:val="00A6275D"/>
    <w:rsid w:val="00A63BFE"/>
    <w:rsid w:val="00A63E15"/>
    <w:rsid w:val="00A67299"/>
    <w:rsid w:val="00A67A32"/>
    <w:rsid w:val="00A70E42"/>
    <w:rsid w:val="00A7210B"/>
    <w:rsid w:val="00A72E89"/>
    <w:rsid w:val="00A72F9F"/>
    <w:rsid w:val="00A73D01"/>
    <w:rsid w:val="00A74825"/>
    <w:rsid w:val="00A77105"/>
    <w:rsid w:val="00A773FE"/>
    <w:rsid w:val="00A77BB9"/>
    <w:rsid w:val="00A80B2F"/>
    <w:rsid w:val="00A83A2D"/>
    <w:rsid w:val="00A83BF3"/>
    <w:rsid w:val="00A83CCA"/>
    <w:rsid w:val="00A84704"/>
    <w:rsid w:val="00A848FD"/>
    <w:rsid w:val="00A87BAB"/>
    <w:rsid w:val="00A9187D"/>
    <w:rsid w:val="00A91FDD"/>
    <w:rsid w:val="00A920DA"/>
    <w:rsid w:val="00A92367"/>
    <w:rsid w:val="00A934CA"/>
    <w:rsid w:val="00A95002"/>
    <w:rsid w:val="00A9527C"/>
    <w:rsid w:val="00A95F10"/>
    <w:rsid w:val="00A96CC6"/>
    <w:rsid w:val="00AA03DB"/>
    <w:rsid w:val="00AA0742"/>
    <w:rsid w:val="00AA09EB"/>
    <w:rsid w:val="00AA142F"/>
    <w:rsid w:val="00AA1776"/>
    <w:rsid w:val="00AA2929"/>
    <w:rsid w:val="00AA4B58"/>
    <w:rsid w:val="00AA51F8"/>
    <w:rsid w:val="00AA5D13"/>
    <w:rsid w:val="00AA6D3F"/>
    <w:rsid w:val="00AA76B6"/>
    <w:rsid w:val="00AB043A"/>
    <w:rsid w:val="00AB1B1C"/>
    <w:rsid w:val="00AB26F2"/>
    <w:rsid w:val="00AB2A6C"/>
    <w:rsid w:val="00AB2D41"/>
    <w:rsid w:val="00AB5290"/>
    <w:rsid w:val="00AB5708"/>
    <w:rsid w:val="00AB5828"/>
    <w:rsid w:val="00AB6C2E"/>
    <w:rsid w:val="00AB7CAE"/>
    <w:rsid w:val="00AC28AE"/>
    <w:rsid w:val="00AC2C16"/>
    <w:rsid w:val="00AC4CF3"/>
    <w:rsid w:val="00AC7BE2"/>
    <w:rsid w:val="00AD3551"/>
    <w:rsid w:val="00AD47EF"/>
    <w:rsid w:val="00AD4A4F"/>
    <w:rsid w:val="00AD6AA4"/>
    <w:rsid w:val="00AD7242"/>
    <w:rsid w:val="00AD76C1"/>
    <w:rsid w:val="00AE306C"/>
    <w:rsid w:val="00AE4FD1"/>
    <w:rsid w:val="00AE5791"/>
    <w:rsid w:val="00AE6474"/>
    <w:rsid w:val="00AF02DC"/>
    <w:rsid w:val="00AF0646"/>
    <w:rsid w:val="00AF17AD"/>
    <w:rsid w:val="00AF6637"/>
    <w:rsid w:val="00B00135"/>
    <w:rsid w:val="00B001C1"/>
    <w:rsid w:val="00B00348"/>
    <w:rsid w:val="00B0080B"/>
    <w:rsid w:val="00B01D52"/>
    <w:rsid w:val="00B02E5B"/>
    <w:rsid w:val="00B03DDA"/>
    <w:rsid w:val="00B0436B"/>
    <w:rsid w:val="00B04E07"/>
    <w:rsid w:val="00B05C22"/>
    <w:rsid w:val="00B16EA7"/>
    <w:rsid w:val="00B20A5C"/>
    <w:rsid w:val="00B21BE2"/>
    <w:rsid w:val="00B26A00"/>
    <w:rsid w:val="00B30B3A"/>
    <w:rsid w:val="00B3211C"/>
    <w:rsid w:val="00B32976"/>
    <w:rsid w:val="00B334B6"/>
    <w:rsid w:val="00B33835"/>
    <w:rsid w:val="00B33ECD"/>
    <w:rsid w:val="00B34FF8"/>
    <w:rsid w:val="00B35BDA"/>
    <w:rsid w:val="00B36E75"/>
    <w:rsid w:val="00B37849"/>
    <w:rsid w:val="00B4028F"/>
    <w:rsid w:val="00B4083E"/>
    <w:rsid w:val="00B40855"/>
    <w:rsid w:val="00B41083"/>
    <w:rsid w:val="00B44257"/>
    <w:rsid w:val="00B445D7"/>
    <w:rsid w:val="00B46460"/>
    <w:rsid w:val="00B474E0"/>
    <w:rsid w:val="00B47E9B"/>
    <w:rsid w:val="00B526D4"/>
    <w:rsid w:val="00B52C84"/>
    <w:rsid w:val="00B54222"/>
    <w:rsid w:val="00B545B8"/>
    <w:rsid w:val="00B54C90"/>
    <w:rsid w:val="00B603AB"/>
    <w:rsid w:val="00B6186E"/>
    <w:rsid w:val="00B62318"/>
    <w:rsid w:val="00B6429E"/>
    <w:rsid w:val="00B65AC8"/>
    <w:rsid w:val="00B67204"/>
    <w:rsid w:val="00B673C0"/>
    <w:rsid w:val="00B67F1C"/>
    <w:rsid w:val="00B7085E"/>
    <w:rsid w:val="00B71AB0"/>
    <w:rsid w:val="00B72438"/>
    <w:rsid w:val="00B740F3"/>
    <w:rsid w:val="00B75749"/>
    <w:rsid w:val="00B76273"/>
    <w:rsid w:val="00B76DA3"/>
    <w:rsid w:val="00B77B66"/>
    <w:rsid w:val="00B77F1C"/>
    <w:rsid w:val="00B811C1"/>
    <w:rsid w:val="00B816ED"/>
    <w:rsid w:val="00B81AC6"/>
    <w:rsid w:val="00B81FD3"/>
    <w:rsid w:val="00B86C5F"/>
    <w:rsid w:val="00B8702E"/>
    <w:rsid w:val="00B87E77"/>
    <w:rsid w:val="00B90483"/>
    <w:rsid w:val="00B910CA"/>
    <w:rsid w:val="00B91117"/>
    <w:rsid w:val="00B92A03"/>
    <w:rsid w:val="00B92F9D"/>
    <w:rsid w:val="00B9317E"/>
    <w:rsid w:val="00B9326A"/>
    <w:rsid w:val="00B93A7E"/>
    <w:rsid w:val="00B94351"/>
    <w:rsid w:val="00B95E93"/>
    <w:rsid w:val="00B96F3F"/>
    <w:rsid w:val="00B97AD2"/>
    <w:rsid w:val="00BA1D33"/>
    <w:rsid w:val="00BA2807"/>
    <w:rsid w:val="00BA2D44"/>
    <w:rsid w:val="00BA6F37"/>
    <w:rsid w:val="00BB0C79"/>
    <w:rsid w:val="00BB18AC"/>
    <w:rsid w:val="00BB20E9"/>
    <w:rsid w:val="00BB42D1"/>
    <w:rsid w:val="00BB55EF"/>
    <w:rsid w:val="00BB6ACB"/>
    <w:rsid w:val="00BB7274"/>
    <w:rsid w:val="00BB73DD"/>
    <w:rsid w:val="00BB77F3"/>
    <w:rsid w:val="00BC0569"/>
    <w:rsid w:val="00BC06A0"/>
    <w:rsid w:val="00BC08B1"/>
    <w:rsid w:val="00BC1F0E"/>
    <w:rsid w:val="00BC51E1"/>
    <w:rsid w:val="00BC56E1"/>
    <w:rsid w:val="00BC638B"/>
    <w:rsid w:val="00BC6B8B"/>
    <w:rsid w:val="00BC7CE5"/>
    <w:rsid w:val="00BC7E16"/>
    <w:rsid w:val="00BD0851"/>
    <w:rsid w:val="00BD155A"/>
    <w:rsid w:val="00BD1CF5"/>
    <w:rsid w:val="00BD3389"/>
    <w:rsid w:val="00BD3BAC"/>
    <w:rsid w:val="00BD46F1"/>
    <w:rsid w:val="00BD4E05"/>
    <w:rsid w:val="00BD4E1D"/>
    <w:rsid w:val="00BD5B95"/>
    <w:rsid w:val="00BD7777"/>
    <w:rsid w:val="00BD7EE2"/>
    <w:rsid w:val="00BE1824"/>
    <w:rsid w:val="00BE2055"/>
    <w:rsid w:val="00BE3B27"/>
    <w:rsid w:val="00BE448B"/>
    <w:rsid w:val="00BE49FA"/>
    <w:rsid w:val="00BE4E2C"/>
    <w:rsid w:val="00BE5D38"/>
    <w:rsid w:val="00BE6658"/>
    <w:rsid w:val="00BF00C7"/>
    <w:rsid w:val="00BF1CB3"/>
    <w:rsid w:val="00BF224A"/>
    <w:rsid w:val="00BF367A"/>
    <w:rsid w:val="00BF508B"/>
    <w:rsid w:val="00BF5F08"/>
    <w:rsid w:val="00BF7CFD"/>
    <w:rsid w:val="00C01FE9"/>
    <w:rsid w:val="00C020C0"/>
    <w:rsid w:val="00C036D6"/>
    <w:rsid w:val="00C03EED"/>
    <w:rsid w:val="00C0423E"/>
    <w:rsid w:val="00C04544"/>
    <w:rsid w:val="00C05ED5"/>
    <w:rsid w:val="00C068CA"/>
    <w:rsid w:val="00C06CFF"/>
    <w:rsid w:val="00C07497"/>
    <w:rsid w:val="00C11144"/>
    <w:rsid w:val="00C1174A"/>
    <w:rsid w:val="00C11E3A"/>
    <w:rsid w:val="00C120F4"/>
    <w:rsid w:val="00C1264D"/>
    <w:rsid w:val="00C1310B"/>
    <w:rsid w:val="00C13A84"/>
    <w:rsid w:val="00C14A46"/>
    <w:rsid w:val="00C15218"/>
    <w:rsid w:val="00C157CC"/>
    <w:rsid w:val="00C1729E"/>
    <w:rsid w:val="00C21518"/>
    <w:rsid w:val="00C22239"/>
    <w:rsid w:val="00C2277A"/>
    <w:rsid w:val="00C22C5E"/>
    <w:rsid w:val="00C22FD1"/>
    <w:rsid w:val="00C2324A"/>
    <w:rsid w:val="00C2371D"/>
    <w:rsid w:val="00C245B0"/>
    <w:rsid w:val="00C264F7"/>
    <w:rsid w:val="00C26EAE"/>
    <w:rsid w:val="00C27D8D"/>
    <w:rsid w:val="00C303D3"/>
    <w:rsid w:val="00C31705"/>
    <w:rsid w:val="00C31959"/>
    <w:rsid w:val="00C31BF2"/>
    <w:rsid w:val="00C31E35"/>
    <w:rsid w:val="00C329AC"/>
    <w:rsid w:val="00C35343"/>
    <w:rsid w:val="00C35D0A"/>
    <w:rsid w:val="00C40462"/>
    <w:rsid w:val="00C424D0"/>
    <w:rsid w:val="00C43D65"/>
    <w:rsid w:val="00C44A2B"/>
    <w:rsid w:val="00C45DD6"/>
    <w:rsid w:val="00C47D31"/>
    <w:rsid w:val="00C501ED"/>
    <w:rsid w:val="00C50A4F"/>
    <w:rsid w:val="00C514A9"/>
    <w:rsid w:val="00C51AE7"/>
    <w:rsid w:val="00C51C3F"/>
    <w:rsid w:val="00C5515B"/>
    <w:rsid w:val="00C56598"/>
    <w:rsid w:val="00C5718E"/>
    <w:rsid w:val="00C57794"/>
    <w:rsid w:val="00C578EE"/>
    <w:rsid w:val="00C57FB6"/>
    <w:rsid w:val="00C60109"/>
    <w:rsid w:val="00C62B9F"/>
    <w:rsid w:val="00C63C48"/>
    <w:rsid w:val="00C649D5"/>
    <w:rsid w:val="00C6594C"/>
    <w:rsid w:val="00C65C7F"/>
    <w:rsid w:val="00C66614"/>
    <w:rsid w:val="00C70914"/>
    <w:rsid w:val="00C70985"/>
    <w:rsid w:val="00C7103D"/>
    <w:rsid w:val="00C71C22"/>
    <w:rsid w:val="00C71FD5"/>
    <w:rsid w:val="00C72053"/>
    <w:rsid w:val="00C72442"/>
    <w:rsid w:val="00C72A66"/>
    <w:rsid w:val="00C74122"/>
    <w:rsid w:val="00C74348"/>
    <w:rsid w:val="00C74BB1"/>
    <w:rsid w:val="00C74EB6"/>
    <w:rsid w:val="00C764BB"/>
    <w:rsid w:val="00C774FC"/>
    <w:rsid w:val="00C779B0"/>
    <w:rsid w:val="00C77FBA"/>
    <w:rsid w:val="00C8029A"/>
    <w:rsid w:val="00C806EF"/>
    <w:rsid w:val="00C81590"/>
    <w:rsid w:val="00C82663"/>
    <w:rsid w:val="00C82A04"/>
    <w:rsid w:val="00C83713"/>
    <w:rsid w:val="00C842EB"/>
    <w:rsid w:val="00C86557"/>
    <w:rsid w:val="00C87D18"/>
    <w:rsid w:val="00C87E4A"/>
    <w:rsid w:val="00C9070D"/>
    <w:rsid w:val="00C91930"/>
    <w:rsid w:val="00C9444B"/>
    <w:rsid w:val="00C956FC"/>
    <w:rsid w:val="00C95FA0"/>
    <w:rsid w:val="00C96394"/>
    <w:rsid w:val="00C97073"/>
    <w:rsid w:val="00C97E54"/>
    <w:rsid w:val="00CA0926"/>
    <w:rsid w:val="00CA1C45"/>
    <w:rsid w:val="00CA1DE9"/>
    <w:rsid w:val="00CA1E54"/>
    <w:rsid w:val="00CA243A"/>
    <w:rsid w:val="00CA25DB"/>
    <w:rsid w:val="00CA2A38"/>
    <w:rsid w:val="00CA2BA2"/>
    <w:rsid w:val="00CA377D"/>
    <w:rsid w:val="00CA3DCA"/>
    <w:rsid w:val="00CA420E"/>
    <w:rsid w:val="00CA5F30"/>
    <w:rsid w:val="00CA63FB"/>
    <w:rsid w:val="00CA66C7"/>
    <w:rsid w:val="00CA74CE"/>
    <w:rsid w:val="00CB050E"/>
    <w:rsid w:val="00CB06A9"/>
    <w:rsid w:val="00CB36C2"/>
    <w:rsid w:val="00CB3853"/>
    <w:rsid w:val="00CB3EFE"/>
    <w:rsid w:val="00CB62BE"/>
    <w:rsid w:val="00CB6800"/>
    <w:rsid w:val="00CC1891"/>
    <w:rsid w:val="00CC1C6B"/>
    <w:rsid w:val="00CC1DB4"/>
    <w:rsid w:val="00CC226A"/>
    <w:rsid w:val="00CC3130"/>
    <w:rsid w:val="00CC31B6"/>
    <w:rsid w:val="00CC4DD2"/>
    <w:rsid w:val="00CC54AE"/>
    <w:rsid w:val="00CC633C"/>
    <w:rsid w:val="00CC64B5"/>
    <w:rsid w:val="00CC66D2"/>
    <w:rsid w:val="00CD0476"/>
    <w:rsid w:val="00CD1F36"/>
    <w:rsid w:val="00CD2C64"/>
    <w:rsid w:val="00CD309B"/>
    <w:rsid w:val="00CD6C32"/>
    <w:rsid w:val="00CE38D8"/>
    <w:rsid w:val="00CE6839"/>
    <w:rsid w:val="00CE73D5"/>
    <w:rsid w:val="00CE7FD3"/>
    <w:rsid w:val="00CF1B39"/>
    <w:rsid w:val="00CF2FE7"/>
    <w:rsid w:val="00CF39E3"/>
    <w:rsid w:val="00CF3FCA"/>
    <w:rsid w:val="00CF420D"/>
    <w:rsid w:val="00CF443C"/>
    <w:rsid w:val="00CF45CA"/>
    <w:rsid w:val="00CF4C79"/>
    <w:rsid w:val="00CF4F42"/>
    <w:rsid w:val="00CF5077"/>
    <w:rsid w:val="00CF6588"/>
    <w:rsid w:val="00CF7D98"/>
    <w:rsid w:val="00D01736"/>
    <w:rsid w:val="00D01B24"/>
    <w:rsid w:val="00D01D4D"/>
    <w:rsid w:val="00D01E1C"/>
    <w:rsid w:val="00D023FF"/>
    <w:rsid w:val="00D04806"/>
    <w:rsid w:val="00D04C96"/>
    <w:rsid w:val="00D04D10"/>
    <w:rsid w:val="00D0505E"/>
    <w:rsid w:val="00D06FFE"/>
    <w:rsid w:val="00D07865"/>
    <w:rsid w:val="00D07EAC"/>
    <w:rsid w:val="00D10C3F"/>
    <w:rsid w:val="00D11031"/>
    <w:rsid w:val="00D12B66"/>
    <w:rsid w:val="00D12F27"/>
    <w:rsid w:val="00D13239"/>
    <w:rsid w:val="00D13939"/>
    <w:rsid w:val="00D13EDB"/>
    <w:rsid w:val="00D14522"/>
    <w:rsid w:val="00D166BD"/>
    <w:rsid w:val="00D17A6E"/>
    <w:rsid w:val="00D17D1B"/>
    <w:rsid w:val="00D17E3B"/>
    <w:rsid w:val="00D17F0E"/>
    <w:rsid w:val="00D2002F"/>
    <w:rsid w:val="00D21FBE"/>
    <w:rsid w:val="00D22108"/>
    <w:rsid w:val="00D24945"/>
    <w:rsid w:val="00D25F46"/>
    <w:rsid w:val="00D26C0A"/>
    <w:rsid w:val="00D32CB7"/>
    <w:rsid w:val="00D33077"/>
    <w:rsid w:val="00D34068"/>
    <w:rsid w:val="00D34EE6"/>
    <w:rsid w:val="00D35210"/>
    <w:rsid w:val="00D3583B"/>
    <w:rsid w:val="00D37077"/>
    <w:rsid w:val="00D37FC0"/>
    <w:rsid w:val="00D40481"/>
    <w:rsid w:val="00D41F78"/>
    <w:rsid w:val="00D42F32"/>
    <w:rsid w:val="00D431E9"/>
    <w:rsid w:val="00D44123"/>
    <w:rsid w:val="00D4511F"/>
    <w:rsid w:val="00D46F5A"/>
    <w:rsid w:val="00D51BB1"/>
    <w:rsid w:val="00D52125"/>
    <w:rsid w:val="00D5221C"/>
    <w:rsid w:val="00D5428E"/>
    <w:rsid w:val="00D553A6"/>
    <w:rsid w:val="00D554FE"/>
    <w:rsid w:val="00D5596D"/>
    <w:rsid w:val="00D55DF2"/>
    <w:rsid w:val="00D561D9"/>
    <w:rsid w:val="00D57644"/>
    <w:rsid w:val="00D57983"/>
    <w:rsid w:val="00D601AD"/>
    <w:rsid w:val="00D61A18"/>
    <w:rsid w:val="00D61B03"/>
    <w:rsid w:val="00D61D17"/>
    <w:rsid w:val="00D6304C"/>
    <w:rsid w:val="00D6400B"/>
    <w:rsid w:val="00D65708"/>
    <w:rsid w:val="00D65B19"/>
    <w:rsid w:val="00D65E36"/>
    <w:rsid w:val="00D7111F"/>
    <w:rsid w:val="00D75B4D"/>
    <w:rsid w:val="00D75CF0"/>
    <w:rsid w:val="00D8038F"/>
    <w:rsid w:val="00D80B3A"/>
    <w:rsid w:val="00D80EFD"/>
    <w:rsid w:val="00D83AEF"/>
    <w:rsid w:val="00D84706"/>
    <w:rsid w:val="00D862A5"/>
    <w:rsid w:val="00D86CAF"/>
    <w:rsid w:val="00D87CCC"/>
    <w:rsid w:val="00D90037"/>
    <w:rsid w:val="00D91ABC"/>
    <w:rsid w:val="00D92377"/>
    <w:rsid w:val="00D92E14"/>
    <w:rsid w:val="00D93537"/>
    <w:rsid w:val="00D940A1"/>
    <w:rsid w:val="00D94392"/>
    <w:rsid w:val="00D96CB4"/>
    <w:rsid w:val="00D972E4"/>
    <w:rsid w:val="00D976C7"/>
    <w:rsid w:val="00DA03E4"/>
    <w:rsid w:val="00DA0F13"/>
    <w:rsid w:val="00DA13C7"/>
    <w:rsid w:val="00DA2592"/>
    <w:rsid w:val="00DA3BDC"/>
    <w:rsid w:val="00DA41D0"/>
    <w:rsid w:val="00DA431F"/>
    <w:rsid w:val="00DA479A"/>
    <w:rsid w:val="00DA4E8D"/>
    <w:rsid w:val="00DA6130"/>
    <w:rsid w:val="00DA6FA4"/>
    <w:rsid w:val="00DB12D8"/>
    <w:rsid w:val="00DB1FAC"/>
    <w:rsid w:val="00DB28C2"/>
    <w:rsid w:val="00DB3CC4"/>
    <w:rsid w:val="00DB4A3A"/>
    <w:rsid w:val="00DC017E"/>
    <w:rsid w:val="00DC01CD"/>
    <w:rsid w:val="00DC0F3E"/>
    <w:rsid w:val="00DC131F"/>
    <w:rsid w:val="00DC3AF4"/>
    <w:rsid w:val="00DC6500"/>
    <w:rsid w:val="00DC6FCA"/>
    <w:rsid w:val="00DC7208"/>
    <w:rsid w:val="00DD00D1"/>
    <w:rsid w:val="00DD15BA"/>
    <w:rsid w:val="00DD2403"/>
    <w:rsid w:val="00DD33C5"/>
    <w:rsid w:val="00DD510F"/>
    <w:rsid w:val="00DD523E"/>
    <w:rsid w:val="00DD638A"/>
    <w:rsid w:val="00DD6FF6"/>
    <w:rsid w:val="00DD75B5"/>
    <w:rsid w:val="00DE0DE5"/>
    <w:rsid w:val="00DE1078"/>
    <w:rsid w:val="00DE1427"/>
    <w:rsid w:val="00DE15E6"/>
    <w:rsid w:val="00DE2F7B"/>
    <w:rsid w:val="00DE3224"/>
    <w:rsid w:val="00DE3694"/>
    <w:rsid w:val="00DE404F"/>
    <w:rsid w:val="00DE406B"/>
    <w:rsid w:val="00DE4680"/>
    <w:rsid w:val="00DE649C"/>
    <w:rsid w:val="00DE713F"/>
    <w:rsid w:val="00DE794D"/>
    <w:rsid w:val="00DE7C1E"/>
    <w:rsid w:val="00DE7F02"/>
    <w:rsid w:val="00DE7F13"/>
    <w:rsid w:val="00DF1233"/>
    <w:rsid w:val="00DF3B42"/>
    <w:rsid w:val="00DF4083"/>
    <w:rsid w:val="00DF52F7"/>
    <w:rsid w:val="00DF5F79"/>
    <w:rsid w:val="00DF66F5"/>
    <w:rsid w:val="00DF6F9F"/>
    <w:rsid w:val="00DF793E"/>
    <w:rsid w:val="00E003E9"/>
    <w:rsid w:val="00E013D8"/>
    <w:rsid w:val="00E01C17"/>
    <w:rsid w:val="00E01FE9"/>
    <w:rsid w:val="00E02965"/>
    <w:rsid w:val="00E0493D"/>
    <w:rsid w:val="00E04CA7"/>
    <w:rsid w:val="00E0573F"/>
    <w:rsid w:val="00E05943"/>
    <w:rsid w:val="00E05CA4"/>
    <w:rsid w:val="00E061C7"/>
    <w:rsid w:val="00E06CC3"/>
    <w:rsid w:val="00E06CD4"/>
    <w:rsid w:val="00E06D19"/>
    <w:rsid w:val="00E104A6"/>
    <w:rsid w:val="00E11CC7"/>
    <w:rsid w:val="00E12646"/>
    <w:rsid w:val="00E12DD5"/>
    <w:rsid w:val="00E13109"/>
    <w:rsid w:val="00E13657"/>
    <w:rsid w:val="00E16F39"/>
    <w:rsid w:val="00E17167"/>
    <w:rsid w:val="00E200C8"/>
    <w:rsid w:val="00E207DB"/>
    <w:rsid w:val="00E20D56"/>
    <w:rsid w:val="00E2127E"/>
    <w:rsid w:val="00E21852"/>
    <w:rsid w:val="00E22B61"/>
    <w:rsid w:val="00E2318C"/>
    <w:rsid w:val="00E23AE5"/>
    <w:rsid w:val="00E24F03"/>
    <w:rsid w:val="00E24F42"/>
    <w:rsid w:val="00E24F97"/>
    <w:rsid w:val="00E255E5"/>
    <w:rsid w:val="00E26175"/>
    <w:rsid w:val="00E267A7"/>
    <w:rsid w:val="00E30569"/>
    <w:rsid w:val="00E31F08"/>
    <w:rsid w:val="00E32F25"/>
    <w:rsid w:val="00E340DC"/>
    <w:rsid w:val="00E35504"/>
    <w:rsid w:val="00E3587F"/>
    <w:rsid w:val="00E362EB"/>
    <w:rsid w:val="00E40568"/>
    <w:rsid w:val="00E4280B"/>
    <w:rsid w:val="00E42E59"/>
    <w:rsid w:val="00E43B1D"/>
    <w:rsid w:val="00E44969"/>
    <w:rsid w:val="00E44BFF"/>
    <w:rsid w:val="00E479B0"/>
    <w:rsid w:val="00E51B8A"/>
    <w:rsid w:val="00E51B8C"/>
    <w:rsid w:val="00E5215E"/>
    <w:rsid w:val="00E52788"/>
    <w:rsid w:val="00E52D57"/>
    <w:rsid w:val="00E53F07"/>
    <w:rsid w:val="00E54031"/>
    <w:rsid w:val="00E54DEA"/>
    <w:rsid w:val="00E55E9F"/>
    <w:rsid w:val="00E564F8"/>
    <w:rsid w:val="00E5696F"/>
    <w:rsid w:val="00E578FF"/>
    <w:rsid w:val="00E63306"/>
    <w:rsid w:val="00E635FF"/>
    <w:rsid w:val="00E64B47"/>
    <w:rsid w:val="00E65BA5"/>
    <w:rsid w:val="00E66FE8"/>
    <w:rsid w:val="00E6746B"/>
    <w:rsid w:val="00E707E0"/>
    <w:rsid w:val="00E7150D"/>
    <w:rsid w:val="00E71724"/>
    <w:rsid w:val="00E72664"/>
    <w:rsid w:val="00E7295C"/>
    <w:rsid w:val="00E72B10"/>
    <w:rsid w:val="00E73908"/>
    <w:rsid w:val="00E756DE"/>
    <w:rsid w:val="00E75B6F"/>
    <w:rsid w:val="00E76285"/>
    <w:rsid w:val="00E801D2"/>
    <w:rsid w:val="00E80921"/>
    <w:rsid w:val="00E81352"/>
    <w:rsid w:val="00E8146F"/>
    <w:rsid w:val="00E81564"/>
    <w:rsid w:val="00E81FB8"/>
    <w:rsid w:val="00E82459"/>
    <w:rsid w:val="00E82CEA"/>
    <w:rsid w:val="00E83335"/>
    <w:rsid w:val="00E8397B"/>
    <w:rsid w:val="00E83C32"/>
    <w:rsid w:val="00E853BF"/>
    <w:rsid w:val="00E8636A"/>
    <w:rsid w:val="00E87E17"/>
    <w:rsid w:val="00E87F22"/>
    <w:rsid w:val="00E90580"/>
    <w:rsid w:val="00E9090B"/>
    <w:rsid w:val="00E90ADA"/>
    <w:rsid w:val="00E9163E"/>
    <w:rsid w:val="00E92D5F"/>
    <w:rsid w:val="00E92EA0"/>
    <w:rsid w:val="00E94B65"/>
    <w:rsid w:val="00E963FC"/>
    <w:rsid w:val="00E96E3A"/>
    <w:rsid w:val="00E97FCF"/>
    <w:rsid w:val="00EA0BF0"/>
    <w:rsid w:val="00EA0E16"/>
    <w:rsid w:val="00EA498F"/>
    <w:rsid w:val="00EA50C9"/>
    <w:rsid w:val="00EA7C57"/>
    <w:rsid w:val="00EB062E"/>
    <w:rsid w:val="00EB2873"/>
    <w:rsid w:val="00EB401A"/>
    <w:rsid w:val="00EB4561"/>
    <w:rsid w:val="00EB4A7B"/>
    <w:rsid w:val="00EB4F0A"/>
    <w:rsid w:val="00EB6FEA"/>
    <w:rsid w:val="00EB70C3"/>
    <w:rsid w:val="00EB7FDF"/>
    <w:rsid w:val="00EC1244"/>
    <w:rsid w:val="00EC1665"/>
    <w:rsid w:val="00EC1DAD"/>
    <w:rsid w:val="00EC26B9"/>
    <w:rsid w:val="00EC359A"/>
    <w:rsid w:val="00EC4520"/>
    <w:rsid w:val="00EC5348"/>
    <w:rsid w:val="00EC543F"/>
    <w:rsid w:val="00EC71C3"/>
    <w:rsid w:val="00ED001B"/>
    <w:rsid w:val="00ED0286"/>
    <w:rsid w:val="00ED0584"/>
    <w:rsid w:val="00ED3200"/>
    <w:rsid w:val="00ED320A"/>
    <w:rsid w:val="00ED3FEF"/>
    <w:rsid w:val="00ED423D"/>
    <w:rsid w:val="00ED4C38"/>
    <w:rsid w:val="00ED57E1"/>
    <w:rsid w:val="00ED6BA2"/>
    <w:rsid w:val="00ED71BD"/>
    <w:rsid w:val="00ED71E1"/>
    <w:rsid w:val="00ED799C"/>
    <w:rsid w:val="00EE063E"/>
    <w:rsid w:val="00EE0905"/>
    <w:rsid w:val="00EE0C81"/>
    <w:rsid w:val="00EE0F29"/>
    <w:rsid w:val="00EE1DF7"/>
    <w:rsid w:val="00EE28E9"/>
    <w:rsid w:val="00EE2D8D"/>
    <w:rsid w:val="00EE3159"/>
    <w:rsid w:val="00EE4202"/>
    <w:rsid w:val="00EE7293"/>
    <w:rsid w:val="00EE7ECA"/>
    <w:rsid w:val="00EF0C0F"/>
    <w:rsid w:val="00EF3992"/>
    <w:rsid w:val="00EF4415"/>
    <w:rsid w:val="00EF458F"/>
    <w:rsid w:val="00EF53B8"/>
    <w:rsid w:val="00EF6103"/>
    <w:rsid w:val="00EF6658"/>
    <w:rsid w:val="00EF79F7"/>
    <w:rsid w:val="00F00FDC"/>
    <w:rsid w:val="00F010A5"/>
    <w:rsid w:val="00F02294"/>
    <w:rsid w:val="00F03FDF"/>
    <w:rsid w:val="00F04472"/>
    <w:rsid w:val="00F047C9"/>
    <w:rsid w:val="00F04970"/>
    <w:rsid w:val="00F04C9B"/>
    <w:rsid w:val="00F05936"/>
    <w:rsid w:val="00F11C9E"/>
    <w:rsid w:val="00F11F24"/>
    <w:rsid w:val="00F12C4F"/>
    <w:rsid w:val="00F13271"/>
    <w:rsid w:val="00F15F85"/>
    <w:rsid w:val="00F16B1E"/>
    <w:rsid w:val="00F17944"/>
    <w:rsid w:val="00F17D14"/>
    <w:rsid w:val="00F17E37"/>
    <w:rsid w:val="00F225A4"/>
    <w:rsid w:val="00F26853"/>
    <w:rsid w:val="00F26C05"/>
    <w:rsid w:val="00F26DFF"/>
    <w:rsid w:val="00F27C00"/>
    <w:rsid w:val="00F30629"/>
    <w:rsid w:val="00F31F9E"/>
    <w:rsid w:val="00F34FFF"/>
    <w:rsid w:val="00F35021"/>
    <w:rsid w:val="00F361A5"/>
    <w:rsid w:val="00F37B02"/>
    <w:rsid w:val="00F37B5A"/>
    <w:rsid w:val="00F37E18"/>
    <w:rsid w:val="00F40731"/>
    <w:rsid w:val="00F40BF8"/>
    <w:rsid w:val="00F410DB"/>
    <w:rsid w:val="00F435AC"/>
    <w:rsid w:val="00F43974"/>
    <w:rsid w:val="00F43E11"/>
    <w:rsid w:val="00F43FFE"/>
    <w:rsid w:val="00F443AF"/>
    <w:rsid w:val="00F44C52"/>
    <w:rsid w:val="00F44EB6"/>
    <w:rsid w:val="00F4550E"/>
    <w:rsid w:val="00F45C08"/>
    <w:rsid w:val="00F47F9C"/>
    <w:rsid w:val="00F51C23"/>
    <w:rsid w:val="00F51C31"/>
    <w:rsid w:val="00F5291D"/>
    <w:rsid w:val="00F52BC2"/>
    <w:rsid w:val="00F53D87"/>
    <w:rsid w:val="00F56BA9"/>
    <w:rsid w:val="00F56E75"/>
    <w:rsid w:val="00F57682"/>
    <w:rsid w:val="00F576C2"/>
    <w:rsid w:val="00F60C22"/>
    <w:rsid w:val="00F6773D"/>
    <w:rsid w:val="00F71B9C"/>
    <w:rsid w:val="00F726FF"/>
    <w:rsid w:val="00F73E6D"/>
    <w:rsid w:val="00F803C5"/>
    <w:rsid w:val="00F80AA8"/>
    <w:rsid w:val="00F818AF"/>
    <w:rsid w:val="00F82385"/>
    <w:rsid w:val="00F83C80"/>
    <w:rsid w:val="00F84A2B"/>
    <w:rsid w:val="00F84F88"/>
    <w:rsid w:val="00F85D2E"/>
    <w:rsid w:val="00F85EF0"/>
    <w:rsid w:val="00F868D1"/>
    <w:rsid w:val="00F86E35"/>
    <w:rsid w:val="00F9002E"/>
    <w:rsid w:val="00F94F9B"/>
    <w:rsid w:val="00FA0588"/>
    <w:rsid w:val="00FA0769"/>
    <w:rsid w:val="00FA10E6"/>
    <w:rsid w:val="00FA29A8"/>
    <w:rsid w:val="00FA2DA7"/>
    <w:rsid w:val="00FA30E1"/>
    <w:rsid w:val="00FA4012"/>
    <w:rsid w:val="00FA465F"/>
    <w:rsid w:val="00FA4F29"/>
    <w:rsid w:val="00FA5CB2"/>
    <w:rsid w:val="00FA67D2"/>
    <w:rsid w:val="00FA7748"/>
    <w:rsid w:val="00FA7BCD"/>
    <w:rsid w:val="00FA7C3A"/>
    <w:rsid w:val="00FA7EFE"/>
    <w:rsid w:val="00FB0576"/>
    <w:rsid w:val="00FB18EF"/>
    <w:rsid w:val="00FB1A87"/>
    <w:rsid w:val="00FB293E"/>
    <w:rsid w:val="00FB3080"/>
    <w:rsid w:val="00FB353C"/>
    <w:rsid w:val="00FB392A"/>
    <w:rsid w:val="00FB48B3"/>
    <w:rsid w:val="00FB5D88"/>
    <w:rsid w:val="00FB7D02"/>
    <w:rsid w:val="00FC0003"/>
    <w:rsid w:val="00FC0771"/>
    <w:rsid w:val="00FC1408"/>
    <w:rsid w:val="00FC1F68"/>
    <w:rsid w:val="00FC3A34"/>
    <w:rsid w:val="00FC3EA4"/>
    <w:rsid w:val="00FC4492"/>
    <w:rsid w:val="00FC70A3"/>
    <w:rsid w:val="00FC70F1"/>
    <w:rsid w:val="00FC7239"/>
    <w:rsid w:val="00FC769F"/>
    <w:rsid w:val="00FD220D"/>
    <w:rsid w:val="00FD24E3"/>
    <w:rsid w:val="00FD3CEE"/>
    <w:rsid w:val="00FD426A"/>
    <w:rsid w:val="00FD52E3"/>
    <w:rsid w:val="00FD5F78"/>
    <w:rsid w:val="00FD6AC9"/>
    <w:rsid w:val="00FD6C51"/>
    <w:rsid w:val="00FD7F29"/>
    <w:rsid w:val="00FD7FC7"/>
    <w:rsid w:val="00FE09BD"/>
    <w:rsid w:val="00FE0BEC"/>
    <w:rsid w:val="00FE13B2"/>
    <w:rsid w:val="00FE29E2"/>
    <w:rsid w:val="00FE4601"/>
    <w:rsid w:val="00FE5EEA"/>
    <w:rsid w:val="00FE7065"/>
    <w:rsid w:val="00FF0CA0"/>
    <w:rsid w:val="00FF1652"/>
    <w:rsid w:val="00FF1E8C"/>
    <w:rsid w:val="00FF1EC4"/>
    <w:rsid w:val="00FF2CA0"/>
    <w:rsid w:val="00FF39BD"/>
    <w:rsid w:val="00FF3A1F"/>
    <w:rsid w:val="00FF4017"/>
    <w:rsid w:val="00FF4DE8"/>
    <w:rsid w:val="00FF5773"/>
    <w:rsid w:val="00FF5BFE"/>
    <w:rsid w:val="00FF5D5B"/>
    <w:rsid w:val="00FF7020"/>
    <w:rsid w:val="00FF70BB"/>
    <w:rsid w:val="00FF7435"/>
    <w:rsid w:val="00FF7A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AB0F94E"/>
  <w15:chartTrackingRefBased/>
  <w15:docId w15:val="{656CA932-02E5-4480-82FD-540700802A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13271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963F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link w:val="NormalWebChar"/>
    <w:uiPriority w:val="99"/>
    <w:unhideWhenUsed/>
    <w:rsid w:val="00E963F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A043D4"/>
    <w:pPr>
      <w:spacing w:after="0"/>
      <w:jc w:val="center"/>
    </w:pPr>
    <w:rPr>
      <w:rFonts w:ascii="Calibri" w:eastAsiaTheme="minorHAnsi" w:hAnsi="Calibri" w:cs="Calibri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A043D4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A043D4"/>
    <w:rPr>
      <w:rFonts w:ascii="Calibri" w:eastAsia="Times New Roman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043D4"/>
    <w:pPr>
      <w:spacing w:line="240" w:lineRule="auto"/>
    </w:pPr>
    <w:rPr>
      <w:rFonts w:ascii="Calibri" w:eastAsiaTheme="minorHAnsi" w:hAnsi="Calibri" w:cs="Calibri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A043D4"/>
    <w:rPr>
      <w:rFonts w:ascii="Calibri" w:eastAsia="Times New Roman" w:hAnsi="Calibri" w:cs="Calibri"/>
      <w:noProof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120F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20F4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F1C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F1CB3"/>
    <w:pPr>
      <w:spacing w:line="240" w:lineRule="auto"/>
    </w:pPr>
    <w:rPr>
      <w:rFonts w:eastAsia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F1CB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1CB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F1CB3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EC534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026C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26CD5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026C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26CD5"/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9E6D65"/>
    <w:rPr>
      <w:color w:val="0563C1" w:themeColor="hyperlink"/>
      <w:u w:val="single"/>
    </w:rPr>
  </w:style>
  <w:style w:type="character" w:customStyle="1" w:styleId="whitespace-nowrap">
    <w:name w:val="whitespace-nowrap!"/>
    <w:basedOn w:val="DefaultParagraphFont"/>
    <w:rsid w:val="009E6D65"/>
  </w:style>
  <w:style w:type="character" w:customStyle="1" w:styleId="dropblock">
    <w:name w:val="dropblock"/>
    <w:basedOn w:val="DefaultParagraphFont"/>
    <w:rsid w:val="009E6D65"/>
  </w:style>
  <w:style w:type="character" w:styleId="UnresolvedMention">
    <w:name w:val="Unresolved Mention"/>
    <w:basedOn w:val="DefaultParagraphFont"/>
    <w:uiPriority w:val="99"/>
    <w:semiHidden/>
    <w:unhideWhenUsed/>
    <w:rsid w:val="009E6D6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E6D65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9E6D65"/>
    <w:pPr>
      <w:spacing w:after="0" w:line="240" w:lineRule="auto"/>
    </w:pPr>
    <w:rPr>
      <w:rFonts w:eastAsiaTheme="minorEastAsia"/>
    </w:rPr>
  </w:style>
  <w:style w:type="character" w:styleId="Strong">
    <w:name w:val="Strong"/>
    <w:basedOn w:val="DefaultParagraphFont"/>
    <w:uiPriority w:val="22"/>
    <w:qFormat/>
    <w:rsid w:val="009E6D65"/>
    <w:rPr>
      <w:b/>
      <w:bCs/>
    </w:rPr>
  </w:style>
  <w:style w:type="character" w:styleId="Emphasis">
    <w:name w:val="Emphasis"/>
    <w:basedOn w:val="DefaultParagraphFont"/>
    <w:uiPriority w:val="20"/>
    <w:qFormat/>
    <w:rsid w:val="009E6D65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195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85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07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61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670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4447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96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37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97F0A6-82F9-4944-A044-DE3A888219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52</TotalTime>
  <Pages>3</Pages>
  <Words>5472</Words>
  <Characters>31197</Characters>
  <Application>Microsoft Office Word</Application>
  <DocSecurity>0</DocSecurity>
  <Lines>259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5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</dc:creator>
  <cp:keywords/>
  <dc:description/>
  <cp:lastModifiedBy>F.sh</cp:lastModifiedBy>
  <cp:revision>735</cp:revision>
  <dcterms:created xsi:type="dcterms:W3CDTF">2025-05-02T06:51:00Z</dcterms:created>
  <dcterms:modified xsi:type="dcterms:W3CDTF">2025-12-18T15:06:00Z</dcterms:modified>
</cp:coreProperties>
</file>